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73E5E18" w:rsidR="006305D7" w:rsidRPr="000576D3" w:rsidRDefault="006305D7" w:rsidP="000576D3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576D3">
        <w:rPr>
          <w:b/>
          <w:bCs/>
          <w:color w:val="auto"/>
        </w:rPr>
        <w:t>TITLE:</w:t>
      </w:r>
      <w:r w:rsidRPr="000576D3">
        <w:rPr>
          <w:color w:val="auto"/>
        </w:rPr>
        <w:t xml:space="preserve"> </w:t>
      </w:r>
    </w:p>
    <w:p w14:paraId="2E300B21" w14:textId="7507C77E" w:rsidR="007A4DD6" w:rsidRPr="000576D3" w:rsidRDefault="00F35D13" w:rsidP="000576D3">
      <w:pPr>
        <w:widowControl/>
        <w:rPr>
          <w:color w:val="auto"/>
        </w:rPr>
      </w:pPr>
      <w:r w:rsidRPr="000576D3">
        <w:rPr>
          <w:color w:val="auto"/>
        </w:rPr>
        <w:t>A</w:t>
      </w:r>
      <w:r w:rsidR="00AC5056" w:rsidRPr="000576D3">
        <w:rPr>
          <w:color w:val="auto"/>
        </w:rPr>
        <w:t xml:space="preserve">n </w:t>
      </w:r>
      <w:r w:rsidR="00AC5056" w:rsidRPr="000576D3">
        <w:rPr>
          <w:i/>
          <w:color w:val="auto"/>
        </w:rPr>
        <w:t xml:space="preserve">In Vitro </w:t>
      </w:r>
      <w:r w:rsidR="00AC5056" w:rsidRPr="000576D3">
        <w:rPr>
          <w:color w:val="auto"/>
        </w:rPr>
        <w:t xml:space="preserve">Assay to Detect </w:t>
      </w:r>
      <w:proofErr w:type="spellStart"/>
      <w:r w:rsidR="000C3FA6" w:rsidRPr="000576D3">
        <w:rPr>
          <w:color w:val="auto"/>
        </w:rPr>
        <w:t>tRNA</w:t>
      </w:r>
      <w:proofErr w:type="spellEnd"/>
      <w:r w:rsidR="000C3FA6" w:rsidRPr="000576D3">
        <w:rPr>
          <w:color w:val="auto"/>
        </w:rPr>
        <w:t>-</w:t>
      </w:r>
      <w:r w:rsidR="00AC5056" w:rsidRPr="000576D3">
        <w:rPr>
          <w:color w:val="auto"/>
        </w:rPr>
        <w:t>Isopentenyl Transferase Activity</w:t>
      </w:r>
    </w:p>
    <w:p w14:paraId="50DA95DD" w14:textId="77777777" w:rsidR="00F35D13" w:rsidRPr="000576D3" w:rsidRDefault="00F35D13" w:rsidP="000576D3">
      <w:pPr>
        <w:widowControl/>
        <w:rPr>
          <w:b/>
          <w:bCs/>
          <w:color w:val="auto"/>
        </w:rPr>
      </w:pPr>
    </w:p>
    <w:p w14:paraId="3D080DA3" w14:textId="5E8C2D1C" w:rsidR="006305D7" w:rsidRPr="000576D3" w:rsidRDefault="006305D7" w:rsidP="000576D3">
      <w:pPr>
        <w:widowControl/>
        <w:rPr>
          <w:color w:val="auto"/>
        </w:rPr>
      </w:pPr>
      <w:r w:rsidRPr="000576D3">
        <w:rPr>
          <w:b/>
          <w:bCs/>
          <w:color w:val="auto"/>
        </w:rPr>
        <w:t>AUTHORS</w:t>
      </w:r>
      <w:r w:rsidR="000B662E" w:rsidRPr="000576D3">
        <w:rPr>
          <w:b/>
          <w:bCs/>
          <w:color w:val="auto"/>
        </w:rPr>
        <w:t xml:space="preserve"> &amp; AFFILIATIONS</w:t>
      </w:r>
      <w:r w:rsidRPr="000576D3">
        <w:rPr>
          <w:b/>
          <w:bCs/>
          <w:color w:val="auto"/>
        </w:rPr>
        <w:t xml:space="preserve">: </w:t>
      </w:r>
    </w:p>
    <w:p w14:paraId="32B171D0" w14:textId="15E64188" w:rsidR="007A4DD6" w:rsidRPr="000576D3" w:rsidRDefault="00754310" w:rsidP="000576D3">
      <w:pPr>
        <w:widowControl/>
        <w:rPr>
          <w:color w:val="auto"/>
        </w:rPr>
      </w:pPr>
      <w:r w:rsidRPr="000576D3">
        <w:rPr>
          <w:color w:val="auto"/>
        </w:rPr>
        <w:t xml:space="preserve">Antonio </w:t>
      </w:r>
      <w:r w:rsidR="00234849" w:rsidRPr="000576D3">
        <w:rPr>
          <w:color w:val="auto"/>
        </w:rPr>
        <w:t xml:space="preserve">E. </w:t>
      </w:r>
      <w:r w:rsidRPr="000576D3">
        <w:rPr>
          <w:color w:val="auto"/>
        </w:rPr>
        <w:t>Chambers</w:t>
      </w:r>
      <w:r w:rsidR="00F35D13" w:rsidRPr="000576D3">
        <w:rPr>
          <w:color w:val="auto"/>
        </w:rPr>
        <w:t>*</w:t>
      </w:r>
      <w:r w:rsidRPr="000576D3">
        <w:rPr>
          <w:color w:val="auto"/>
          <w:vertAlign w:val="superscript"/>
        </w:rPr>
        <w:t>1</w:t>
      </w:r>
      <w:r w:rsidRPr="000576D3">
        <w:rPr>
          <w:color w:val="auto"/>
        </w:rPr>
        <w:t xml:space="preserve">, Adam </w:t>
      </w:r>
      <w:r w:rsidR="00234849" w:rsidRPr="000576D3">
        <w:rPr>
          <w:color w:val="auto"/>
        </w:rPr>
        <w:t xml:space="preserve">E. </w:t>
      </w:r>
      <w:r w:rsidRPr="000576D3">
        <w:rPr>
          <w:color w:val="auto"/>
        </w:rPr>
        <w:t>Richardson</w:t>
      </w:r>
      <w:r w:rsidR="00F35D13" w:rsidRPr="000576D3">
        <w:rPr>
          <w:color w:val="auto"/>
        </w:rPr>
        <w:t>*</w:t>
      </w:r>
      <w:r w:rsidRPr="000576D3">
        <w:rPr>
          <w:color w:val="auto"/>
          <w:vertAlign w:val="superscript"/>
        </w:rPr>
        <w:t>1</w:t>
      </w:r>
      <w:r w:rsidRPr="000576D3">
        <w:rPr>
          <w:color w:val="auto"/>
        </w:rPr>
        <w:t>, David F. Read</w:t>
      </w:r>
      <w:r w:rsidRPr="000576D3">
        <w:rPr>
          <w:color w:val="auto"/>
          <w:vertAlign w:val="superscript"/>
        </w:rPr>
        <w:t>2</w:t>
      </w:r>
      <w:r w:rsidRPr="000576D3">
        <w:rPr>
          <w:color w:val="auto"/>
        </w:rPr>
        <w:t>, Thomas J. Waller</w:t>
      </w:r>
      <w:r w:rsidRPr="000576D3">
        <w:rPr>
          <w:color w:val="auto"/>
          <w:vertAlign w:val="superscript"/>
        </w:rPr>
        <w:t>3</w:t>
      </w:r>
      <w:r w:rsidRPr="000576D3">
        <w:rPr>
          <w:color w:val="auto"/>
        </w:rPr>
        <w:t xml:space="preserve">, Douglas </w:t>
      </w:r>
      <w:r w:rsidR="001E7E90" w:rsidRPr="000576D3">
        <w:rPr>
          <w:color w:val="auto"/>
        </w:rPr>
        <w:t xml:space="preserve">A. </w:t>
      </w:r>
      <w:r w:rsidRPr="000576D3">
        <w:rPr>
          <w:color w:val="auto"/>
        </w:rPr>
        <w:t>Bernstein</w:t>
      </w:r>
      <w:r w:rsidRPr="000576D3">
        <w:rPr>
          <w:color w:val="auto"/>
          <w:vertAlign w:val="superscript"/>
        </w:rPr>
        <w:t>1</w:t>
      </w:r>
      <w:r w:rsidRPr="000576D3">
        <w:rPr>
          <w:color w:val="auto"/>
        </w:rPr>
        <w:t>, Philip J. Smaldino</w:t>
      </w:r>
      <w:r w:rsidRPr="000576D3">
        <w:rPr>
          <w:color w:val="auto"/>
          <w:vertAlign w:val="superscript"/>
        </w:rPr>
        <w:t>1</w:t>
      </w:r>
      <w:r w:rsidRPr="000576D3">
        <w:rPr>
          <w:color w:val="auto"/>
        </w:rPr>
        <w:t xml:space="preserve"> </w:t>
      </w:r>
    </w:p>
    <w:p w14:paraId="3D6CBD46" w14:textId="77777777" w:rsidR="00AC5056" w:rsidRPr="000576D3" w:rsidRDefault="00AC5056" w:rsidP="000576D3">
      <w:pPr>
        <w:widowControl/>
        <w:rPr>
          <w:color w:val="auto"/>
        </w:rPr>
      </w:pPr>
    </w:p>
    <w:p w14:paraId="586C9C78" w14:textId="7E40E22D" w:rsidR="002519B2" w:rsidRPr="000576D3" w:rsidRDefault="002519B2" w:rsidP="000576D3">
      <w:pPr>
        <w:widowControl/>
        <w:rPr>
          <w:color w:val="auto"/>
        </w:rPr>
      </w:pPr>
      <w:r w:rsidRPr="000576D3">
        <w:rPr>
          <w:color w:val="auto"/>
          <w:vertAlign w:val="superscript"/>
        </w:rPr>
        <w:t>1</w:t>
      </w:r>
      <w:r w:rsidRPr="000576D3">
        <w:rPr>
          <w:color w:val="auto"/>
        </w:rPr>
        <w:t>Ball State University, Department of Biology, Muncie, IN</w:t>
      </w:r>
    </w:p>
    <w:p w14:paraId="5990A445" w14:textId="35E6784C" w:rsidR="001C3B1B" w:rsidRPr="000576D3" w:rsidRDefault="001C3B1B" w:rsidP="000576D3">
      <w:pPr>
        <w:widowControl/>
        <w:rPr>
          <w:color w:val="auto"/>
        </w:rPr>
      </w:pPr>
      <w:r w:rsidRPr="000576D3">
        <w:rPr>
          <w:color w:val="auto"/>
          <w:vertAlign w:val="superscript"/>
        </w:rPr>
        <w:t>2</w:t>
      </w:r>
      <w:r w:rsidRPr="000576D3">
        <w:rPr>
          <w:color w:val="auto"/>
        </w:rPr>
        <w:t>University of Washington, Department of Genome Sciences, Seattle, WA</w:t>
      </w:r>
    </w:p>
    <w:p w14:paraId="53857064" w14:textId="2297C90B" w:rsidR="001C3B1B" w:rsidRPr="000576D3" w:rsidRDefault="001C3B1B" w:rsidP="000576D3">
      <w:pPr>
        <w:widowControl/>
        <w:rPr>
          <w:color w:val="auto"/>
        </w:rPr>
      </w:pPr>
      <w:r w:rsidRPr="000576D3">
        <w:rPr>
          <w:color w:val="auto"/>
          <w:vertAlign w:val="superscript"/>
        </w:rPr>
        <w:t>3</w:t>
      </w:r>
      <w:r w:rsidRPr="000576D3">
        <w:rPr>
          <w:color w:val="auto"/>
        </w:rPr>
        <w:t>University of Michigan, Department of Molecular,</w:t>
      </w:r>
      <w:bookmarkStart w:id="0" w:name="_GoBack"/>
      <w:bookmarkEnd w:id="0"/>
      <w:r w:rsidRPr="000576D3">
        <w:rPr>
          <w:color w:val="auto"/>
        </w:rPr>
        <w:t xml:space="preserve"> Cellular, and Developmental Biology, Ann Arbor, MI</w:t>
      </w:r>
    </w:p>
    <w:p w14:paraId="60FCB589" w14:textId="6FDF90A0" w:rsidR="00D04A95" w:rsidRPr="000576D3" w:rsidRDefault="00D04A95" w:rsidP="000576D3">
      <w:pPr>
        <w:widowControl/>
        <w:rPr>
          <w:bCs/>
          <w:color w:val="auto"/>
        </w:rPr>
      </w:pPr>
    </w:p>
    <w:p w14:paraId="6EBC3652" w14:textId="7CCC5E5F" w:rsidR="00F35D13" w:rsidRPr="000576D3" w:rsidRDefault="00F35D13" w:rsidP="000576D3">
      <w:pPr>
        <w:widowControl/>
        <w:rPr>
          <w:bCs/>
          <w:color w:val="auto"/>
        </w:rPr>
      </w:pPr>
      <w:r w:rsidRPr="000576D3">
        <w:rPr>
          <w:bCs/>
          <w:color w:val="auto"/>
        </w:rPr>
        <w:t>*Authors contributed equally</w:t>
      </w:r>
      <w:r w:rsidR="006441BE" w:rsidRPr="000576D3">
        <w:rPr>
          <w:bCs/>
          <w:color w:val="auto"/>
        </w:rPr>
        <w:t>.</w:t>
      </w:r>
    </w:p>
    <w:p w14:paraId="474D4ED2" w14:textId="664486F1" w:rsidR="003B5B75" w:rsidRPr="000576D3" w:rsidRDefault="003B5B75" w:rsidP="000576D3">
      <w:pPr>
        <w:widowControl/>
        <w:rPr>
          <w:bCs/>
          <w:color w:val="auto"/>
        </w:rPr>
      </w:pPr>
    </w:p>
    <w:p w14:paraId="7084ECB1" w14:textId="77777777" w:rsidR="000576D3" w:rsidRPr="000576D3" w:rsidRDefault="003B5B75" w:rsidP="000576D3">
      <w:pPr>
        <w:widowControl/>
        <w:rPr>
          <w:color w:val="auto"/>
        </w:rPr>
      </w:pPr>
      <w:r w:rsidRPr="000576D3">
        <w:rPr>
          <w:b/>
          <w:bCs/>
          <w:color w:val="auto"/>
        </w:rPr>
        <w:t>Corresponding Author:</w:t>
      </w:r>
      <w:r w:rsidR="000576D3" w:rsidRPr="000576D3">
        <w:rPr>
          <w:color w:val="auto"/>
        </w:rPr>
        <w:fldChar w:fldCharType="begin"/>
      </w:r>
      <w:r w:rsidR="000576D3" w:rsidRPr="000576D3">
        <w:rPr>
          <w:color w:val="auto"/>
        </w:rPr>
        <w:instrText xml:space="preserve"> HYPERLINK "mailto:</w:instrText>
      </w:r>
    </w:p>
    <w:p w14:paraId="36793EC2" w14:textId="77777777" w:rsidR="000576D3" w:rsidRPr="000576D3" w:rsidRDefault="000576D3" w:rsidP="000576D3">
      <w:pPr>
        <w:widowControl/>
        <w:rPr>
          <w:rStyle w:val="Hyperlink"/>
          <w:color w:val="auto"/>
        </w:rPr>
      </w:pPr>
      <w:r w:rsidRPr="000576D3">
        <w:rPr>
          <w:color w:val="auto"/>
        </w:rPr>
        <w:instrText xml:space="preserve">Philip J. Smaldino pjsmaldino@bsu.edu" </w:instrText>
      </w:r>
      <w:r w:rsidRPr="000576D3">
        <w:rPr>
          <w:color w:val="auto"/>
        </w:rPr>
        <w:fldChar w:fldCharType="separate"/>
      </w:r>
    </w:p>
    <w:p w14:paraId="18C3C195" w14:textId="64696713" w:rsidR="003B5B75" w:rsidRPr="000576D3" w:rsidRDefault="000576D3" w:rsidP="000576D3">
      <w:pPr>
        <w:widowControl/>
        <w:rPr>
          <w:b/>
          <w:bCs/>
          <w:color w:val="auto"/>
        </w:rPr>
      </w:pPr>
      <w:r w:rsidRPr="000576D3">
        <w:rPr>
          <w:rStyle w:val="Hyperlink"/>
          <w:color w:val="auto"/>
        </w:rPr>
        <w:t>Philip J. Smaldino pjsmaldino@bsu.edu</w:t>
      </w:r>
      <w:r w:rsidRPr="000576D3">
        <w:rPr>
          <w:color w:val="auto"/>
        </w:rPr>
        <w:fldChar w:fldCharType="end"/>
      </w:r>
    </w:p>
    <w:p w14:paraId="3DD939E9" w14:textId="6EF5FAC1" w:rsidR="003B5B75" w:rsidRPr="000576D3" w:rsidRDefault="003B5B75" w:rsidP="000576D3">
      <w:pPr>
        <w:widowControl/>
        <w:rPr>
          <w:bCs/>
          <w:color w:val="auto"/>
        </w:rPr>
      </w:pPr>
    </w:p>
    <w:p w14:paraId="0E02F1D5" w14:textId="35FA752A" w:rsidR="003B5B75" w:rsidRPr="000576D3" w:rsidRDefault="003B5B75" w:rsidP="000576D3">
      <w:pPr>
        <w:widowControl/>
        <w:rPr>
          <w:b/>
          <w:bCs/>
          <w:color w:val="auto"/>
        </w:rPr>
      </w:pPr>
      <w:r w:rsidRPr="000576D3">
        <w:rPr>
          <w:b/>
          <w:bCs/>
          <w:color w:val="auto"/>
        </w:rPr>
        <w:t>Email Addresses of Co-authors:</w:t>
      </w:r>
    </w:p>
    <w:p w14:paraId="73C83664" w14:textId="30D4C0F3" w:rsidR="00F35D13" w:rsidRPr="000576D3" w:rsidRDefault="007223CE" w:rsidP="000576D3">
      <w:pPr>
        <w:widowControl/>
        <w:rPr>
          <w:bCs/>
          <w:color w:val="auto"/>
        </w:rPr>
      </w:pPr>
      <w:hyperlink r:id="rId8" w:history="1">
        <w:r w:rsidR="003B5B75" w:rsidRPr="000576D3">
          <w:rPr>
            <w:rStyle w:val="Hyperlink"/>
            <w:bCs/>
            <w:color w:val="auto"/>
            <w:u w:val="none"/>
          </w:rPr>
          <w:t>aechambers@bsu.edu</w:t>
        </w:r>
      </w:hyperlink>
    </w:p>
    <w:p w14:paraId="1E2A3F19" w14:textId="61B36357" w:rsidR="003B5B75" w:rsidRPr="000576D3" w:rsidRDefault="007223CE" w:rsidP="000576D3">
      <w:pPr>
        <w:widowControl/>
        <w:rPr>
          <w:bCs/>
          <w:color w:val="auto"/>
        </w:rPr>
      </w:pPr>
      <w:hyperlink r:id="rId9" w:history="1">
        <w:r w:rsidR="003B5B75" w:rsidRPr="000576D3">
          <w:rPr>
            <w:rStyle w:val="Hyperlink"/>
            <w:bCs/>
            <w:color w:val="auto"/>
            <w:u w:val="none"/>
          </w:rPr>
          <w:t>aerichardso3@bsu.edu</w:t>
        </w:r>
      </w:hyperlink>
    </w:p>
    <w:p w14:paraId="2FE0B1B5" w14:textId="1FA938E2" w:rsidR="003B5B75" w:rsidRPr="000576D3" w:rsidRDefault="007223CE" w:rsidP="000576D3">
      <w:pPr>
        <w:widowControl/>
        <w:rPr>
          <w:bCs/>
          <w:color w:val="auto"/>
        </w:rPr>
      </w:pPr>
      <w:hyperlink r:id="rId10" w:history="1">
        <w:r w:rsidR="003B5B75" w:rsidRPr="000576D3">
          <w:rPr>
            <w:rStyle w:val="Hyperlink"/>
            <w:bCs/>
            <w:color w:val="auto"/>
            <w:u w:val="none"/>
          </w:rPr>
          <w:t>readdf@uw.edu</w:t>
        </w:r>
      </w:hyperlink>
    </w:p>
    <w:p w14:paraId="3D76C832" w14:textId="05024263" w:rsidR="003B5B75" w:rsidRPr="000576D3" w:rsidRDefault="007223CE" w:rsidP="000576D3">
      <w:pPr>
        <w:widowControl/>
        <w:rPr>
          <w:bCs/>
          <w:color w:val="auto"/>
        </w:rPr>
      </w:pPr>
      <w:hyperlink r:id="rId11" w:history="1">
        <w:r w:rsidR="003B5B75" w:rsidRPr="000576D3">
          <w:rPr>
            <w:rStyle w:val="Hyperlink"/>
            <w:bCs/>
            <w:color w:val="auto"/>
            <w:u w:val="none"/>
          </w:rPr>
          <w:t>tjwater@umich.edu</w:t>
        </w:r>
      </w:hyperlink>
    </w:p>
    <w:p w14:paraId="68E90ECC" w14:textId="1C6CB6AC" w:rsidR="003B5B75" w:rsidRPr="000576D3" w:rsidRDefault="007223CE" w:rsidP="000576D3">
      <w:pPr>
        <w:widowControl/>
        <w:rPr>
          <w:bCs/>
          <w:color w:val="auto"/>
        </w:rPr>
      </w:pPr>
      <w:hyperlink r:id="rId12" w:history="1">
        <w:r w:rsidR="003B5B75" w:rsidRPr="000576D3">
          <w:rPr>
            <w:rStyle w:val="Hyperlink"/>
            <w:bCs/>
            <w:color w:val="auto"/>
            <w:u w:val="none"/>
          </w:rPr>
          <w:t>dabernstein@bsu.edu</w:t>
        </w:r>
      </w:hyperlink>
    </w:p>
    <w:p w14:paraId="0DB5AFE1" w14:textId="77777777" w:rsidR="003B5B75" w:rsidRPr="000576D3" w:rsidRDefault="003B5B75" w:rsidP="000576D3">
      <w:pPr>
        <w:widowControl/>
        <w:rPr>
          <w:bCs/>
          <w:color w:val="auto"/>
        </w:rPr>
      </w:pPr>
    </w:p>
    <w:p w14:paraId="71B79AC9" w14:textId="1A50F6E7" w:rsidR="006305D7" w:rsidRPr="000576D3" w:rsidRDefault="006305D7" w:rsidP="000576D3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576D3">
        <w:rPr>
          <w:b/>
          <w:bCs/>
          <w:color w:val="auto"/>
        </w:rPr>
        <w:t>KEYWORDS:</w:t>
      </w:r>
      <w:r w:rsidRPr="000576D3">
        <w:rPr>
          <w:color w:val="auto"/>
        </w:rPr>
        <w:t xml:space="preserve"> </w:t>
      </w:r>
    </w:p>
    <w:p w14:paraId="1CB4E390" w14:textId="1D3D200A" w:rsidR="006305D7" w:rsidRPr="000576D3" w:rsidRDefault="006441BE" w:rsidP="000576D3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576D3">
        <w:rPr>
          <w:color w:val="auto"/>
        </w:rPr>
        <w:t xml:space="preserve">RNA modification, </w:t>
      </w:r>
      <w:proofErr w:type="spellStart"/>
      <w:r w:rsidRPr="000576D3">
        <w:rPr>
          <w:color w:val="auto"/>
        </w:rPr>
        <w:t>tRNA</w:t>
      </w:r>
      <w:proofErr w:type="spellEnd"/>
      <w:r w:rsidRPr="000576D3">
        <w:rPr>
          <w:color w:val="auto"/>
        </w:rPr>
        <w:t>, isopentenyl transferase, MOD5, TRIT1, i</w:t>
      </w:r>
      <w:r w:rsidRPr="000576D3">
        <w:rPr>
          <w:color w:val="auto"/>
          <w:vertAlign w:val="superscript"/>
        </w:rPr>
        <w:t>6</w:t>
      </w:r>
      <w:r w:rsidRPr="000576D3">
        <w:rPr>
          <w:color w:val="auto"/>
        </w:rPr>
        <w:t>A, i</w:t>
      </w:r>
      <w:r w:rsidRPr="000576D3">
        <w:rPr>
          <w:color w:val="auto"/>
          <w:vertAlign w:val="superscript"/>
        </w:rPr>
        <w:t>6</w:t>
      </w:r>
      <w:r w:rsidRPr="000576D3">
        <w:rPr>
          <w:color w:val="auto"/>
        </w:rPr>
        <w:t>A37, DMAPP</w:t>
      </w:r>
    </w:p>
    <w:p w14:paraId="49E19D18" w14:textId="77777777" w:rsidR="006441BE" w:rsidRPr="000576D3" w:rsidRDefault="006441BE" w:rsidP="000576D3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628AC4B5" w14:textId="44861A3D" w:rsidR="006305D7" w:rsidRPr="000576D3" w:rsidRDefault="006305D7" w:rsidP="000576D3">
      <w:pPr>
        <w:widowControl/>
        <w:rPr>
          <w:color w:val="auto"/>
        </w:rPr>
      </w:pPr>
      <w:r w:rsidRPr="000576D3">
        <w:rPr>
          <w:b/>
          <w:bCs/>
          <w:color w:val="auto"/>
        </w:rPr>
        <w:t>SHORT ABSTRACT:</w:t>
      </w:r>
      <w:r w:rsidRPr="000576D3">
        <w:rPr>
          <w:color w:val="auto"/>
        </w:rPr>
        <w:t xml:space="preserve"> </w:t>
      </w:r>
    </w:p>
    <w:p w14:paraId="761028D6" w14:textId="3F5421C0" w:rsidR="006305D7" w:rsidRPr="000576D3" w:rsidRDefault="004239A6" w:rsidP="000576D3">
      <w:pPr>
        <w:widowControl/>
        <w:rPr>
          <w:color w:val="auto"/>
        </w:rPr>
      </w:pPr>
      <w:r w:rsidRPr="000576D3">
        <w:rPr>
          <w:color w:val="auto"/>
        </w:rPr>
        <w:t>Here</w:t>
      </w:r>
      <w:r w:rsidR="00F60598" w:rsidRPr="000576D3">
        <w:rPr>
          <w:color w:val="auto"/>
        </w:rPr>
        <w:t>,</w:t>
      </w:r>
      <w:r w:rsidRPr="000576D3">
        <w:rPr>
          <w:color w:val="auto"/>
        </w:rPr>
        <w:t xml:space="preserve"> w</w:t>
      </w:r>
      <w:r w:rsidR="006853BA" w:rsidRPr="000576D3">
        <w:rPr>
          <w:color w:val="auto"/>
        </w:rPr>
        <w:t>e describe a protocol</w:t>
      </w:r>
      <w:r w:rsidR="00C351E0" w:rsidRPr="000576D3">
        <w:rPr>
          <w:color w:val="auto"/>
        </w:rPr>
        <w:t xml:space="preserve"> for the bio</w:t>
      </w:r>
      <w:r w:rsidR="00072A4F" w:rsidRPr="000576D3">
        <w:rPr>
          <w:color w:val="auto"/>
        </w:rPr>
        <w:t>chemical characterization of the yeast</w:t>
      </w:r>
      <w:r w:rsidR="006853BA" w:rsidRPr="000576D3">
        <w:rPr>
          <w:color w:val="auto"/>
        </w:rPr>
        <w:t xml:space="preserve"> RNA-</w:t>
      </w:r>
      <w:r w:rsidR="00072A4F" w:rsidRPr="000576D3">
        <w:rPr>
          <w:color w:val="auto"/>
        </w:rPr>
        <w:t>modifying enzyme, Mod5</w:t>
      </w:r>
      <w:r w:rsidR="006853BA" w:rsidRPr="000576D3">
        <w:rPr>
          <w:color w:val="auto"/>
        </w:rPr>
        <w:t xml:space="preserve">, and discuss </w:t>
      </w:r>
      <w:r w:rsidR="001E7E90" w:rsidRPr="000576D3">
        <w:rPr>
          <w:color w:val="auto"/>
        </w:rPr>
        <w:t>how this</w:t>
      </w:r>
      <w:r w:rsidR="00072A4F" w:rsidRPr="000576D3">
        <w:rPr>
          <w:color w:val="auto"/>
        </w:rPr>
        <w:t xml:space="preserve"> protocol </w:t>
      </w:r>
      <w:r w:rsidR="001E7E90" w:rsidRPr="000576D3">
        <w:rPr>
          <w:color w:val="auto"/>
        </w:rPr>
        <w:t>could be applied to</w:t>
      </w:r>
      <w:r w:rsidR="006853BA" w:rsidRPr="000576D3">
        <w:rPr>
          <w:color w:val="auto"/>
        </w:rPr>
        <w:t xml:space="preserve"> other RNA-modifying</w:t>
      </w:r>
      <w:r w:rsidR="00C351E0" w:rsidRPr="000576D3">
        <w:rPr>
          <w:color w:val="auto"/>
        </w:rPr>
        <w:t xml:space="preserve"> enzymes. </w:t>
      </w:r>
    </w:p>
    <w:p w14:paraId="4B42D51F" w14:textId="77777777" w:rsidR="00754310" w:rsidRPr="000576D3" w:rsidRDefault="00754310" w:rsidP="000576D3">
      <w:pPr>
        <w:widowControl/>
        <w:rPr>
          <w:b/>
          <w:bCs/>
          <w:color w:val="auto"/>
        </w:rPr>
      </w:pPr>
    </w:p>
    <w:p w14:paraId="64FB8590" w14:textId="59635972" w:rsidR="006305D7" w:rsidRPr="000576D3" w:rsidRDefault="006305D7" w:rsidP="000576D3">
      <w:pPr>
        <w:widowControl/>
        <w:rPr>
          <w:color w:val="auto"/>
        </w:rPr>
      </w:pPr>
      <w:r w:rsidRPr="000576D3">
        <w:rPr>
          <w:b/>
          <w:bCs/>
          <w:color w:val="auto"/>
        </w:rPr>
        <w:t>LONG ABSTRACT:</w:t>
      </w:r>
      <w:r w:rsidRPr="000576D3">
        <w:rPr>
          <w:color w:val="auto"/>
        </w:rPr>
        <w:t xml:space="preserve"> </w:t>
      </w:r>
    </w:p>
    <w:p w14:paraId="4C7D5FD5" w14:textId="4C97B488" w:rsidR="006305D7" w:rsidRPr="000576D3" w:rsidRDefault="00636A14" w:rsidP="000576D3">
      <w:pPr>
        <w:widowControl/>
        <w:rPr>
          <w:color w:val="auto"/>
        </w:rPr>
      </w:pPr>
      <w:r w:rsidRPr="000576D3">
        <w:rPr>
          <w:color w:val="auto"/>
        </w:rPr>
        <w:t>N</w:t>
      </w:r>
      <w:r w:rsidRPr="000576D3">
        <w:rPr>
          <w:color w:val="auto"/>
          <w:vertAlign w:val="superscript"/>
        </w:rPr>
        <w:t>6</w:t>
      </w:r>
      <w:r w:rsidRPr="000576D3">
        <w:rPr>
          <w:color w:val="auto"/>
        </w:rPr>
        <w:t>-</w:t>
      </w:r>
      <w:r w:rsidR="0011592F" w:rsidRPr="000576D3">
        <w:rPr>
          <w:color w:val="auto"/>
        </w:rPr>
        <w:t>isopentenyladenosine RNA</w:t>
      </w:r>
      <w:r w:rsidRPr="000576D3">
        <w:rPr>
          <w:color w:val="auto"/>
        </w:rPr>
        <w:t xml:space="preserve"> modifications are functionally diverse and highly conserved among</w:t>
      </w:r>
      <w:r w:rsidR="001E7E90" w:rsidRPr="000576D3">
        <w:rPr>
          <w:color w:val="auto"/>
        </w:rPr>
        <w:t xml:space="preserve"> prokaryotes and</w:t>
      </w:r>
      <w:r w:rsidRPr="000576D3">
        <w:rPr>
          <w:color w:val="auto"/>
        </w:rPr>
        <w:t xml:space="preserve"> eukaryotes. </w:t>
      </w:r>
      <w:r w:rsidR="00902F4D" w:rsidRPr="000576D3">
        <w:rPr>
          <w:color w:val="auto"/>
        </w:rPr>
        <w:t xml:space="preserve">One of the most </w:t>
      </w:r>
      <w:r w:rsidR="001E7E90" w:rsidRPr="000576D3">
        <w:rPr>
          <w:color w:val="auto"/>
        </w:rPr>
        <w:t>highly conserved</w:t>
      </w:r>
      <w:r w:rsidR="00902F4D" w:rsidRPr="000576D3">
        <w:rPr>
          <w:color w:val="auto"/>
        </w:rPr>
        <w:t xml:space="preserve"> </w:t>
      </w:r>
      <w:r w:rsidR="00E33457" w:rsidRPr="000576D3">
        <w:rPr>
          <w:color w:val="auto"/>
        </w:rPr>
        <w:t>N</w:t>
      </w:r>
      <w:r w:rsidR="00E33457" w:rsidRPr="000576D3">
        <w:rPr>
          <w:color w:val="auto"/>
          <w:vertAlign w:val="superscript"/>
        </w:rPr>
        <w:t>6</w:t>
      </w:r>
      <w:r w:rsidR="00E33457" w:rsidRPr="000576D3">
        <w:rPr>
          <w:color w:val="auto"/>
        </w:rPr>
        <w:t xml:space="preserve">-isopentenyladenosine </w:t>
      </w:r>
      <w:r w:rsidR="00902F4D" w:rsidRPr="000576D3">
        <w:rPr>
          <w:color w:val="auto"/>
        </w:rPr>
        <w:t xml:space="preserve">modifications occurs at </w:t>
      </w:r>
      <w:r w:rsidR="004846FF" w:rsidRPr="000576D3">
        <w:rPr>
          <w:color w:val="auto"/>
        </w:rPr>
        <w:t xml:space="preserve">the </w:t>
      </w:r>
      <w:r w:rsidRPr="000576D3">
        <w:rPr>
          <w:color w:val="auto"/>
        </w:rPr>
        <w:t xml:space="preserve">A37 position </w:t>
      </w:r>
      <w:r w:rsidR="001E7E90" w:rsidRPr="000576D3">
        <w:rPr>
          <w:color w:val="auto"/>
        </w:rPr>
        <w:t>in</w:t>
      </w:r>
      <w:r w:rsidRPr="000576D3">
        <w:rPr>
          <w:color w:val="auto"/>
        </w:rPr>
        <w:t xml:space="preserve"> a subset of </w:t>
      </w:r>
      <w:proofErr w:type="spellStart"/>
      <w:r w:rsidRPr="000576D3">
        <w:rPr>
          <w:color w:val="auto"/>
        </w:rPr>
        <w:t>t</w:t>
      </w:r>
      <w:r w:rsidR="00902F4D" w:rsidRPr="000576D3">
        <w:rPr>
          <w:color w:val="auto"/>
        </w:rPr>
        <w:t>RNAs</w:t>
      </w:r>
      <w:proofErr w:type="spellEnd"/>
      <w:r w:rsidR="000C3FA6" w:rsidRPr="000576D3">
        <w:rPr>
          <w:color w:val="auto"/>
        </w:rPr>
        <w:t>. This modification</w:t>
      </w:r>
      <w:r w:rsidR="00902F4D" w:rsidRPr="000576D3">
        <w:rPr>
          <w:color w:val="auto"/>
        </w:rPr>
        <w:t xml:space="preserve"> </w:t>
      </w:r>
      <w:r w:rsidR="000C3FA6" w:rsidRPr="000576D3">
        <w:rPr>
          <w:color w:val="auto"/>
        </w:rPr>
        <w:t xml:space="preserve">improves </w:t>
      </w:r>
      <w:r w:rsidR="00902F4D" w:rsidRPr="000576D3">
        <w:rPr>
          <w:color w:val="auto"/>
        </w:rPr>
        <w:t xml:space="preserve">translation </w:t>
      </w:r>
      <w:r w:rsidR="000C3FA6" w:rsidRPr="000576D3">
        <w:rPr>
          <w:color w:val="auto"/>
        </w:rPr>
        <w:t>efficiency and fidelity</w:t>
      </w:r>
      <w:r w:rsidR="00902F4D" w:rsidRPr="000576D3">
        <w:rPr>
          <w:color w:val="auto"/>
        </w:rPr>
        <w:t xml:space="preserve"> by increasing</w:t>
      </w:r>
      <w:r w:rsidR="001C444A" w:rsidRPr="000576D3">
        <w:rPr>
          <w:color w:val="auto"/>
        </w:rPr>
        <w:t xml:space="preserve"> the</w:t>
      </w:r>
      <w:r w:rsidR="004846FF" w:rsidRPr="000576D3">
        <w:rPr>
          <w:color w:val="auto"/>
        </w:rPr>
        <w:t xml:space="preserve"> affinity of the </w:t>
      </w:r>
      <w:proofErr w:type="spellStart"/>
      <w:r w:rsidR="004846FF" w:rsidRPr="000576D3">
        <w:rPr>
          <w:color w:val="auto"/>
        </w:rPr>
        <w:t>tRNA</w:t>
      </w:r>
      <w:proofErr w:type="spellEnd"/>
      <w:r w:rsidR="004846FF" w:rsidRPr="000576D3">
        <w:rPr>
          <w:color w:val="auto"/>
        </w:rPr>
        <w:t xml:space="preserve"> </w:t>
      </w:r>
      <w:r w:rsidR="00902F4D" w:rsidRPr="000576D3">
        <w:rPr>
          <w:color w:val="auto"/>
        </w:rPr>
        <w:t>for</w:t>
      </w:r>
      <w:r w:rsidR="001C444A" w:rsidRPr="000576D3">
        <w:rPr>
          <w:color w:val="auto"/>
        </w:rPr>
        <w:t xml:space="preserve"> the ribosome. </w:t>
      </w:r>
      <w:r w:rsidR="00027EFC" w:rsidRPr="000576D3">
        <w:rPr>
          <w:color w:val="auto"/>
        </w:rPr>
        <w:t>Mutation</w:t>
      </w:r>
      <w:r w:rsidR="00234849" w:rsidRPr="000576D3">
        <w:rPr>
          <w:color w:val="auto"/>
        </w:rPr>
        <w:t xml:space="preserve"> of</w:t>
      </w:r>
      <w:r w:rsidR="001C444A" w:rsidRPr="000576D3">
        <w:rPr>
          <w:color w:val="auto"/>
        </w:rPr>
        <w:t xml:space="preserve"> e</w:t>
      </w:r>
      <w:r w:rsidR="00902F4D" w:rsidRPr="000576D3">
        <w:rPr>
          <w:color w:val="auto"/>
        </w:rPr>
        <w:t xml:space="preserve">nzymes </w:t>
      </w:r>
      <w:r w:rsidR="001C444A" w:rsidRPr="000576D3">
        <w:rPr>
          <w:color w:val="auto"/>
        </w:rPr>
        <w:t xml:space="preserve">responsible for this </w:t>
      </w:r>
      <w:r w:rsidR="000C3FA6" w:rsidRPr="000576D3">
        <w:rPr>
          <w:color w:val="auto"/>
        </w:rPr>
        <w:t xml:space="preserve">modification in </w:t>
      </w:r>
      <w:r w:rsidR="00902F4D" w:rsidRPr="000576D3">
        <w:rPr>
          <w:color w:val="auto"/>
        </w:rPr>
        <w:t xml:space="preserve">eukaryotes </w:t>
      </w:r>
      <w:r w:rsidR="00E33457" w:rsidRPr="000576D3">
        <w:rPr>
          <w:color w:val="auto"/>
        </w:rPr>
        <w:t>are associated</w:t>
      </w:r>
      <w:r w:rsidR="001C444A" w:rsidRPr="000576D3">
        <w:rPr>
          <w:color w:val="auto"/>
        </w:rPr>
        <w:t xml:space="preserve"> with several disease states, including mitochondrial dysfunction and cancer. Therefore, understanding the substrate specificit</w:t>
      </w:r>
      <w:r w:rsidR="001E7E90" w:rsidRPr="000576D3">
        <w:rPr>
          <w:color w:val="auto"/>
        </w:rPr>
        <w:t>y</w:t>
      </w:r>
      <w:r w:rsidR="001C444A" w:rsidRPr="000576D3">
        <w:rPr>
          <w:color w:val="auto"/>
        </w:rPr>
        <w:t xml:space="preserve"> and biochemical activities of these enzymes is important for understanding of normal </w:t>
      </w:r>
      <w:r w:rsidR="00902F4D" w:rsidRPr="000576D3">
        <w:rPr>
          <w:color w:val="auto"/>
        </w:rPr>
        <w:t>and pathologic</w:t>
      </w:r>
      <w:r w:rsidR="001C444A" w:rsidRPr="000576D3">
        <w:rPr>
          <w:color w:val="auto"/>
        </w:rPr>
        <w:t xml:space="preserve"> eukaryotic biology.</w:t>
      </w:r>
      <w:r w:rsidR="000C3FA6" w:rsidRPr="000576D3">
        <w:rPr>
          <w:color w:val="auto"/>
        </w:rPr>
        <w:t xml:space="preserve"> A d</w:t>
      </w:r>
      <w:r w:rsidR="001C444A" w:rsidRPr="000576D3">
        <w:rPr>
          <w:color w:val="auto"/>
        </w:rPr>
        <w:t xml:space="preserve">iverse </w:t>
      </w:r>
      <w:r w:rsidR="000C3FA6" w:rsidRPr="000576D3">
        <w:rPr>
          <w:color w:val="auto"/>
        </w:rPr>
        <w:t xml:space="preserve">array of </w:t>
      </w:r>
      <w:r w:rsidR="001C444A" w:rsidRPr="000576D3">
        <w:rPr>
          <w:color w:val="auto"/>
        </w:rPr>
        <w:t>methods ha</w:t>
      </w:r>
      <w:r w:rsidR="00977A9D" w:rsidRPr="000576D3">
        <w:rPr>
          <w:color w:val="auto"/>
        </w:rPr>
        <w:t>s</w:t>
      </w:r>
      <w:r w:rsidR="001C444A" w:rsidRPr="000576D3">
        <w:rPr>
          <w:color w:val="auto"/>
        </w:rPr>
        <w:t xml:space="preserve"> been employed to characterize i</w:t>
      </w:r>
      <w:r w:rsidR="001C444A" w:rsidRPr="000576D3">
        <w:rPr>
          <w:color w:val="auto"/>
          <w:vertAlign w:val="superscript"/>
        </w:rPr>
        <w:t>6</w:t>
      </w:r>
      <w:r w:rsidR="001C444A" w:rsidRPr="000576D3">
        <w:rPr>
          <w:color w:val="auto"/>
        </w:rPr>
        <w:t xml:space="preserve">A </w:t>
      </w:r>
      <w:r w:rsidR="00027EFC" w:rsidRPr="000576D3">
        <w:rPr>
          <w:color w:val="auto"/>
        </w:rPr>
        <w:t>modifications</w:t>
      </w:r>
      <w:r w:rsidR="000C3FA6" w:rsidRPr="000576D3">
        <w:rPr>
          <w:color w:val="auto"/>
        </w:rPr>
        <w:t xml:space="preserve">. </w:t>
      </w:r>
      <w:r w:rsidR="001C444A" w:rsidRPr="000576D3">
        <w:rPr>
          <w:color w:val="auto"/>
        </w:rPr>
        <w:t>Herein</w:t>
      </w:r>
      <w:r w:rsidR="009F37EC" w:rsidRPr="000576D3">
        <w:rPr>
          <w:color w:val="auto"/>
        </w:rPr>
        <w:t xml:space="preserve"> </w:t>
      </w:r>
      <w:r w:rsidR="00977A9D" w:rsidRPr="000576D3">
        <w:rPr>
          <w:color w:val="auto"/>
        </w:rPr>
        <w:t xml:space="preserve">is described </w:t>
      </w:r>
      <w:r w:rsidRPr="000576D3">
        <w:rPr>
          <w:color w:val="auto"/>
        </w:rPr>
        <w:t>a</w:t>
      </w:r>
      <w:r w:rsidR="001C444A" w:rsidRPr="000576D3">
        <w:rPr>
          <w:color w:val="auto"/>
        </w:rPr>
        <w:t xml:space="preserve"> direct approach</w:t>
      </w:r>
      <w:r w:rsidRPr="000576D3">
        <w:rPr>
          <w:color w:val="auto"/>
        </w:rPr>
        <w:t xml:space="preserve"> for the </w:t>
      </w:r>
      <w:r w:rsidR="003B593C" w:rsidRPr="000576D3">
        <w:rPr>
          <w:color w:val="auto"/>
        </w:rPr>
        <w:t>detection</w:t>
      </w:r>
      <w:r w:rsidR="002D01A2" w:rsidRPr="000576D3">
        <w:rPr>
          <w:color w:val="auto"/>
        </w:rPr>
        <w:t xml:space="preserve"> </w:t>
      </w:r>
      <w:r w:rsidRPr="000576D3">
        <w:rPr>
          <w:color w:val="auto"/>
        </w:rPr>
        <w:t xml:space="preserve">of </w:t>
      </w:r>
      <w:proofErr w:type="spellStart"/>
      <w:r w:rsidRPr="000576D3">
        <w:rPr>
          <w:color w:val="auto"/>
        </w:rPr>
        <w:t>isopentenyl</w:t>
      </w:r>
      <w:r w:rsidR="00E33457" w:rsidRPr="000576D3">
        <w:rPr>
          <w:color w:val="auto"/>
        </w:rPr>
        <w:t>ation</w:t>
      </w:r>
      <w:proofErr w:type="spellEnd"/>
      <w:r w:rsidR="00E33457" w:rsidRPr="000576D3">
        <w:rPr>
          <w:color w:val="auto"/>
        </w:rPr>
        <w:t xml:space="preserve"> by </w:t>
      </w:r>
      <w:r w:rsidR="00902F4D" w:rsidRPr="000576D3">
        <w:rPr>
          <w:color w:val="auto"/>
        </w:rPr>
        <w:t>Mod5</w:t>
      </w:r>
      <w:r w:rsidRPr="000576D3">
        <w:rPr>
          <w:color w:val="auto"/>
        </w:rPr>
        <w:t>.</w:t>
      </w:r>
      <w:r w:rsidR="00027EFC" w:rsidRPr="000576D3">
        <w:rPr>
          <w:color w:val="auto"/>
        </w:rPr>
        <w:t xml:space="preserve"> </w:t>
      </w:r>
      <w:r w:rsidR="00FB0E23" w:rsidRPr="000576D3">
        <w:rPr>
          <w:color w:val="auto"/>
        </w:rPr>
        <w:t xml:space="preserve">This method utilizes incubation of RNAs with </w:t>
      </w:r>
      <w:r w:rsidR="00254C08" w:rsidRPr="000576D3">
        <w:rPr>
          <w:color w:val="auto"/>
        </w:rPr>
        <w:t xml:space="preserve">a </w:t>
      </w:r>
      <w:r w:rsidR="00FB0E23" w:rsidRPr="000576D3">
        <w:rPr>
          <w:color w:val="auto"/>
        </w:rPr>
        <w:t xml:space="preserve">recombinant </w:t>
      </w:r>
      <w:r w:rsidR="00254C08" w:rsidRPr="000576D3">
        <w:rPr>
          <w:color w:val="auto"/>
        </w:rPr>
        <w:t>isopentenyl transferase</w:t>
      </w:r>
      <w:r w:rsidR="00FB0E23" w:rsidRPr="000576D3">
        <w:rPr>
          <w:color w:val="auto"/>
        </w:rPr>
        <w:t xml:space="preserve">, followed by RNase T1 digestion, and 1-dimensional gel electrophoresis </w:t>
      </w:r>
      <w:r w:rsidR="00FB0E23" w:rsidRPr="000576D3">
        <w:rPr>
          <w:color w:val="auto"/>
        </w:rPr>
        <w:lastRenderedPageBreak/>
        <w:t>analysis</w:t>
      </w:r>
      <w:r w:rsidR="00254C08" w:rsidRPr="000576D3">
        <w:rPr>
          <w:color w:val="auto"/>
        </w:rPr>
        <w:t xml:space="preserve"> to detect</w:t>
      </w:r>
      <w:r w:rsidR="00FB0E23" w:rsidRPr="000576D3">
        <w:rPr>
          <w:color w:val="auto"/>
        </w:rPr>
        <w:t xml:space="preserve"> i</w:t>
      </w:r>
      <w:r w:rsidR="00FB0E23" w:rsidRPr="000576D3">
        <w:rPr>
          <w:color w:val="auto"/>
          <w:vertAlign w:val="superscript"/>
        </w:rPr>
        <w:t>6</w:t>
      </w:r>
      <w:r w:rsidR="00FB0E23" w:rsidRPr="000576D3">
        <w:rPr>
          <w:color w:val="auto"/>
        </w:rPr>
        <w:t>A modifications</w:t>
      </w:r>
      <w:r w:rsidR="00254C08" w:rsidRPr="000576D3">
        <w:rPr>
          <w:color w:val="auto"/>
        </w:rPr>
        <w:t xml:space="preserve">. </w:t>
      </w:r>
      <w:r w:rsidR="00C459C0" w:rsidRPr="000576D3">
        <w:rPr>
          <w:color w:val="auto"/>
        </w:rPr>
        <w:t>In addition</w:t>
      </w:r>
      <w:r w:rsidR="00AB7F1B" w:rsidRPr="000576D3">
        <w:rPr>
          <w:color w:val="auto"/>
        </w:rPr>
        <w:t>,</w:t>
      </w:r>
      <w:r w:rsidR="00965D30" w:rsidRPr="000576D3">
        <w:rPr>
          <w:color w:val="auto"/>
        </w:rPr>
        <w:t xml:space="preserve"> the</w:t>
      </w:r>
      <w:r w:rsidR="00FB0E23" w:rsidRPr="000576D3">
        <w:rPr>
          <w:color w:val="auto"/>
        </w:rPr>
        <w:t xml:space="preserve"> </w:t>
      </w:r>
      <w:r w:rsidR="00254C08" w:rsidRPr="000576D3">
        <w:rPr>
          <w:color w:val="auto"/>
        </w:rPr>
        <w:t>potential adaptability</w:t>
      </w:r>
      <w:r w:rsidR="00965D30" w:rsidRPr="000576D3">
        <w:rPr>
          <w:color w:val="auto"/>
        </w:rPr>
        <w:t xml:space="preserve"> of this protocol</w:t>
      </w:r>
      <w:r w:rsidR="00254C08" w:rsidRPr="000576D3">
        <w:rPr>
          <w:color w:val="auto"/>
        </w:rPr>
        <w:t xml:space="preserve"> to characterize other RNA</w:t>
      </w:r>
      <w:r w:rsidR="00965D30" w:rsidRPr="000576D3">
        <w:rPr>
          <w:color w:val="auto"/>
        </w:rPr>
        <w:t>-</w:t>
      </w:r>
      <w:r w:rsidR="00254C08" w:rsidRPr="000576D3">
        <w:rPr>
          <w:color w:val="auto"/>
        </w:rPr>
        <w:t>modifying enzymes</w:t>
      </w:r>
      <w:r w:rsidR="00C459C0" w:rsidRPr="000576D3">
        <w:rPr>
          <w:color w:val="auto"/>
        </w:rPr>
        <w:t xml:space="preserve"> is discussed</w:t>
      </w:r>
      <w:r w:rsidR="00254C08" w:rsidRPr="000576D3">
        <w:rPr>
          <w:color w:val="auto"/>
        </w:rPr>
        <w:t>.</w:t>
      </w:r>
    </w:p>
    <w:p w14:paraId="13794098" w14:textId="77777777" w:rsidR="00636A14" w:rsidRPr="000576D3" w:rsidRDefault="00636A14" w:rsidP="000576D3">
      <w:pPr>
        <w:widowControl/>
        <w:rPr>
          <w:color w:val="auto"/>
        </w:rPr>
      </w:pPr>
    </w:p>
    <w:p w14:paraId="00D25F73" w14:textId="45ECF518" w:rsidR="006305D7" w:rsidRPr="000576D3" w:rsidRDefault="006305D7" w:rsidP="000576D3">
      <w:pPr>
        <w:widowControl/>
        <w:rPr>
          <w:color w:val="auto"/>
        </w:rPr>
      </w:pPr>
      <w:r w:rsidRPr="000576D3">
        <w:rPr>
          <w:b/>
          <w:color w:val="auto"/>
        </w:rPr>
        <w:t>INTRODUCTION</w:t>
      </w:r>
      <w:r w:rsidRPr="000576D3">
        <w:rPr>
          <w:b/>
          <w:bCs/>
          <w:color w:val="auto"/>
        </w:rPr>
        <w:t>:</w:t>
      </w:r>
      <w:r w:rsidRPr="000576D3">
        <w:rPr>
          <w:color w:val="auto"/>
        </w:rPr>
        <w:t xml:space="preserve"> </w:t>
      </w:r>
    </w:p>
    <w:p w14:paraId="7A718D81" w14:textId="69C39459" w:rsidR="004414C2" w:rsidRPr="000576D3" w:rsidRDefault="00E33457" w:rsidP="000576D3">
      <w:pPr>
        <w:widowControl/>
        <w:rPr>
          <w:color w:val="auto"/>
        </w:rPr>
      </w:pPr>
      <w:r w:rsidRPr="000576D3">
        <w:rPr>
          <w:color w:val="auto"/>
        </w:rPr>
        <w:t>At least 163 distinct posttranscriptional RNA modifications have been identified</w:t>
      </w:r>
      <w:r w:rsidR="002A5BB1" w:rsidRPr="000576D3">
        <w:rPr>
          <w:color w:val="auto"/>
        </w:rPr>
        <w:t>, with</w:t>
      </w:r>
      <w:r w:rsidRPr="000576D3">
        <w:rPr>
          <w:color w:val="auto"/>
        </w:rPr>
        <w:t xml:space="preserve"> these modifications </w:t>
      </w:r>
      <w:r w:rsidR="002A5BB1" w:rsidRPr="000576D3">
        <w:rPr>
          <w:color w:val="auto"/>
        </w:rPr>
        <w:t>conferring</w:t>
      </w:r>
      <w:r w:rsidR="00150270" w:rsidRPr="000576D3">
        <w:rPr>
          <w:color w:val="auto"/>
        </w:rPr>
        <w:t xml:space="preserve"> diverse and</w:t>
      </w:r>
      <w:r w:rsidR="004A002A" w:rsidRPr="000576D3">
        <w:rPr>
          <w:color w:val="auto"/>
        </w:rPr>
        <w:t xml:space="preserve"> context-dependent functions</w:t>
      </w:r>
      <w:r w:rsidR="002A5BB1" w:rsidRPr="000576D3">
        <w:rPr>
          <w:color w:val="auto"/>
        </w:rPr>
        <w:t xml:space="preserve"> to RNAs</w:t>
      </w:r>
      <w:r w:rsidR="004A002A" w:rsidRPr="000576D3">
        <w:rPr>
          <w:color w:val="auto"/>
        </w:rPr>
        <w:t>, directly influenc</w:t>
      </w:r>
      <w:r w:rsidR="00733B5D" w:rsidRPr="000576D3">
        <w:rPr>
          <w:color w:val="auto"/>
        </w:rPr>
        <w:t>ing</w:t>
      </w:r>
      <w:r w:rsidR="004A002A" w:rsidRPr="000576D3">
        <w:rPr>
          <w:color w:val="auto"/>
        </w:rPr>
        <w:t xml:space="preserve"> RNA structure, and affect</w:t>
      </w:r>
      <w:r w:rsidR="00733B5D" w:rsidRPr="000576D3">
        <w:rPr>
          <w:color w:val="auto"/>
        </w:rPr>
        <w:t>ing</w:t>
      </w:r>
      <w:r w:rsidR="004A002A" w:rsidRPr="000576D3">
        <w:rPr>
          <w:color w:val="auto"/>
        </w:rPr>
        <w:t xml:space="preserve"> interactions of RNA with other molecul</w:t>
      </w:r>
      <w:r w:rsidR="00322695" w:rsidRPr="000576D3">
        <w:rPr>
          <w:color w:val="auto"/>
        </w:rPr>
        <w:t>es</w:t>
      </w:r>
      <w:r w:rsidR="004A002A" w:rsidRPr="000576D3">
        <w:rPr>
          <w:color w:val="auto"/>
        </w:rPr>
        <w:fldChar w:fldCharType="begin">
          <w:fldData xml:space="preserve">PEVuZE5vdGU+PENpdGU+PEF1dGhvcj5Cb2NjYWxldHRvPC9BdXRob3I+PFllYXI+MjAxODwvWWVh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==
</w:fldData>
        </w:fldChar>
      </w:r>
      <w:r w:rsidR="00F7435B" w:rsidRPr="000576D3">
        <w:rPr>
          <w:color w:val="auto"/>
        </w:rPr>
        <w:instrText xml:space="preserve"> ADDIN EN.CITE </w:instrText>
      </w:r>
      <w:r w:rsidR="00F7435B" w:rsidRPr="000576D3">
        <w:rPr>
          <w:color w:val="auto"/>
        </w:rPr>
        <w:fldChar w:fldCharType="begin">
          <w:fldData xml:space="preserve">PEVuZE5vdGU+PENpdGU+PEF1dGhvcj5Cb2NjYWxldHRvPC9BdXRob3I+PFllYXI+MjAxODwvWWVh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==
</w:fldData>
        </w:fldChar>
      </w:r>
      <w:r w:rsidR="00F7435B" w:rsidRPr="000576D3">
        <w:rPr>
          <w:color w:val="auto"/>
        </w:rPr>
        <w:instrText xml:space="preserve"> ADDIN EN.CITE.DATA </w:instrText>
      </w:r>
      <w:r w:rsidR="00F7435B" w:rsidRPr="000576D3">
        <w:rPr>
          <w:color w:val="auto"/>
        </w:rPr>
      </w:r>
      <w:r w:rsidR="00F7435B" w:rsidRPr="000576D3">
        <w:rPr>
          <w:color w:val="auto"/>
        </w:rPr>
        <w:fldChar w:fldCharType="end"/>
      </w:r>
      <w:r w:rsidR="004A002A" w:rsidRPr="000576D3">
        <w:rPr>
          <w:color w:val="auto"/>
        </w:rPr>
      </w:r>
      <w:r w:rsidR="004A002A" w:rsidRPr="000576D3">
        <w:rPr>
          <w:color w:val="auto"/>
        </w:rPr>
        <w:fldChar w:fldCharType="separate"/>
      </w:r>
      <w:r w:rsidR="00F7435B" w:rsidRPr="000576D3">
        <w:rPr>
          <w:color w:val="auto"/>
          <w:vertAlign w:val="superscript"/>
        </w:rPr>
        <w:t>1,2</w:t>
      </w:r>
      <w:r w:rsidR="004A002A" w:rsidRPr="000576D3">
        <w:rPr>
          <w:color w:val="auto"/>
        </w:rPr>
        <w:fldChar w:fldCharType="end"/>
      </w:r>
      <w:r w:rsidR="004A002A" w:rsidRPr="000576D3">
        <w:rPr>
          <w:color w:val="auto"/>
        </w:rPr>
        <w:t xml:space="preserve">. </w:t>
      </w:r>
      <w:r w:rsidRPr="000576D3">
        <w:rPr>
          <w:color w:val="auto"/>
        </w:rPr>
        <w:t xml:space="preserve">As </w:t>
      </w:r>
      <w:r w:rsidR="004E57FB" w:rsidRPr="000576D3">
        <w:rPr>
          <w:color w:val="auto"/>
        </w:rPr>
        <w:t xml:space="preserve">the </w:t>
      </w:r>
      <w:r w:rsidRPr="000576D3">
        <w:rPr>
          <w:color w:val="auto"/>
        </w:rPr>
        <w:t>appreciation for the number and variety of RNA modifications increases</w:t>
      </w:r>
      <w:r w:rsidR="00733B5D" w:rsidRPr="000576D3">
        <w:rPr>
          <w:color w:val="auto"/>
        </w:rPr>
        <w:t>,</w:t>
      </w:r>
      <w:r w:rsidRPr="000576D3">
        <w:rPr>
          <w:color w:val="auto"/>
        </w:rPr>
        <w:t xml:space="preserve"> it is critical </w:t>
      </w:r>
      <w:r w:rsidR="000E5E4F" w:rsidRPr="000576D3">
        <w:rPr>
          <w:color w:val="auto"/>
        </w:rPr>
        <w:t>to develop</w:t>
      </w:r>
      <w:r w:rsidRPr="000576D3">
        <w:rPr>
          <w:color w:val="auto"/>
        </w:rPr>
        <w:t xml:space="preserve"> assays that can </w:t>
      </w:r>
      <w:r w:rsidR="004846FF" w:rsidRPr="000576D3">
        <w:rPr>
          <w:color w:val="auto"/>
        </w:rPr>
        <w:t>reliably</w:t>
      </w:r>
      <w:r w:rsidRPr="000576D3">
        <w:rPr>
          <w:color w:val="auto"/>
        </w:rPr>
        <w:t xml:space="preserve"> interrogate both the RNA modifications and the enzymes that catalyze them.</w:t>
      </w:r>
      <w:r w:rsidR="003B5B75" w:rsidRPr="000576D3">
        <w:rPr>
          <w:b/>
          <w:color w:val="auto"/>
        </w:rPr>
        <w:t xml:space="preserve"> </w:t>
      </w:r>
    </w:p>
    <w:p w14:paraId="4C262601" w14:textId="77777777" w:rsidR="004414C2" w:rsidRPr="000576D3" w:rsidRDefault="004414C2" w:rsidP="000576D3">
      <w:pPr>
        <w:widowControl/>
        <w:rPr>
          <w:color w:val="auto"/>
        </w:rPr>
      </w:pPr>
    </w:p>
    <w:p w14:paraId="0C97D9B1" w14:textId="0DE068E0" w:rsidR="002E4FC0" w:rsidRPr="000576D3" w:rsidRDefault="00150270" w:rsidP="000576D3">
      <w:pPr>
        <w:widowControl/>
        <w:rPr>
          <w:color w:val="auto"/>
        </w:rPr>
      </w:pPr>
      <w:r w:rsidRPr="000576D3">
        <w:rPr>
          <w:color w:val="auto"/>
        </w:rPr>
        <w:t xml:space="preserve">One </w:t>
      </w:r>
      <w:r w:rsidR="00511919" w:rsidRPr="000576D3">
        <w:rPr>
          <w:color w:val="auto"/>
        </w:rPr>
        <w:t>of the first RNA modifications to be identified occurs</w:t>
      </w:r>
      <w:r w:rsidRPr="000576D3">
        <w:rPr>
          <w:color w:val="auto"/>
        </w:rPr>
        <w:t xml:space="preserve"> at base 37 in </w:t>
      </w:r>
      <w:proofErr w:type="spellStart"/>
      <w:r w:rsidRPr="000576D3">
        <w:rPr>
          <w:color w:val="auto"/>
        </w:rPr>
        <w:t>tRNAs</w:t>
      </w:r>
      <w:proofErr w:type="spellEnd"/>
      <w:r w:rsidRPr="000576D3">
        <w:rPr>
          <w:color w:val="auto"/>
        </w:rPr>
        <w:t>,</w:t>
      </w:r>
      <w:r w:rsidR="00511919" w:rsidRPr="000576D3">
        <w:rPr>
          <w:color w:val="auto"/>
        </w:rPr>
        <w:t xml:space="preserve"> adjacent </w:t>
      </w:r>
      <w:r w:rsidR="00D41CAC" w:rsidRPr="000576D3">
        <w:rPr>
          <w:color w:val="auto"/>
        </w:rPr>
        <w:t>to th</w:t>
      </w:r>
      <w:r w:rsidR="00322695" w:rsidRPr="000576D3">
        <w:rPr>
          <w:color w:val="auto"/>
        </w:rPr>
        <w:t xml:space="preserve">e anti-codon </w:t>
      </w:r>
      <w:r w:rsidR="00E33457" w:rsidRPr="000576D3">
        <w:rPr>
          <w:color w:val="auto"/>
        </w:rPr>
        <w:t>o</w:t>
      </w:r>
      <w:r w:rsidR="00322695" w:rsidRPr="000576D3">
        <w:rPr>
          <w:color w:val="auto"/>
        </w:rPr>
        <w:t xml:space="preserve">n the 3’ </w:t>
      </w:r>
      <w:r w:rsidR="009F37EC" w:rsidRPr="000576D3">
        <w:rPr>
          <w:color w:val="auto"/>
        </w:rPr>
        <w:t>side</w:t>
      </w:r>
      <w:r w:rsidR="00E33457" w:rsidRPr="000576D3">
        <w:rPr>
          <w:color w:val="auto"/>
        </w:rPr>
        <w:fldChar w:fldCharType="begin">
          <w:fldData xml:space="preserve">PEVuZE5vdGU+PENpdGU+PEF1dGhvcj5Tb2xsPC9BdXRob3I+PFllYXI+MTk3MTwvWWVhcj48UmVj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</w:fldData>
        </w:fldChar>
      </w:r>
      <w:r w:rsidR="00E33457" w:rsidRPr="000576D3">
        <w:rPr>
          <w:color w:val="auto"/>
        </w:rPr>
        <w:instrText xml:space="preserve"> ADDIN EN.CITE </w:instrText>
      </w:r>
      <w:r w:rsidR="00E33457" w:rsidRPr="000576D3">
        <w:rPr>
          <w:color w:val="auto"/>
        </w:rPr>
        <w:fldChar w:fldCharType="begin">
          <w:fldData xml:space="preserve">PEVuZE5vdGU+PENpdGU+PEF1dGhvcj5Tb2xsPC9BdXRob3I+PFllYXI+MTk3MTwvWWVhcj48UmVj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</w:fldData>
        </w:fldChar>
      </w:r>
      <w:r w:rsidR="00E33457" w:rsidRPr="000576D3">
        <w:rPr>
          <w:color w:val="auto"/>
        </w:rPr>
        <w:instrText xml:space="preserve"> ADDIN EN.CITE.DATA </w:instrText>
      </w:r>
      <w:r w:rsidR="00E33457" w:rsidRPr="000576D3">
        <w:rPr>
          <w:color w:val="auto"/>
        </w:rPr>
      </w:r>
      <w:r w:rsidR="00E33457" w:rsidRPr="000576D3">
        <w:rPr>
          <w:color w:val="auto"/>
        </w:rPr>
        <w:fldChar w:fldCharType="end"/>
      </w:r>
      <w:r w:rsidR="00E33457" w:rsidRPr="000576D3">
        <w:rPr>
          <w:color w:val="auto"/>
        </w:rPr>
      </w:r>
      <w:r w:rsidR="00E33457" w:rsidRPr="000576D3">
        <w:rPr>
          <w:color w:val="auto"/>
        </w:rPr>
        <w:fldChar w:fldCharType="separate"/>
      </w:r>
      <w:r w:rsidR="00E33457" w:rsidRPr="000576D3">
        <w:rPr>
          <w:color w:val="auto"/>
          <w:vertAlign w:val="superscript"/>
        </w:rPr>
        <w:t>3,4</w:t>
      </w:r>
      <w:r w:rsidR="00E33457" w:rsidRPr="000576D3">
        <w:rPr>
          <w:color w:val="auto"/>
        </w:rPr>
        <w:fldChar w:fldCharType="end"/>
      </w:r>
      <w:r w:rsidR="00F84966" w:rsidRPr="000576D3">
        <w:rPr>
          <w:color w:val="auto"/>
        </w:rPr>
        <w:t xml:space="preserve">. </w:t>
      </w:r>
      <w:r w:rsidR="00193AC6" w:rsidRPr="000576D3">
        <w:rPr>
          <w:color w:val="auto"/>
        </w:rPr>
        <w:t>A</w:t>
      </w:r>
      <w:r w:rsidR="004846FF" w:rsidRPr="000576D3">
        <w:rPr>
          <w:color w:val="auto"/>
        </w:rPr>
        <w:t>n</w:t>
      </w:r>
      <w:r w:rsidR="00511919" w:rsidRPr="000576D3">
        <w:rPr>
          <w:color w:val="auto"/>
        </w:rPr>
        <w:t xml:space="preserve"> isopentenyl group is</w:t>
      </w:r>
      <w:r w:rsidR="007E2C76" w:rsidRPr="000576D3">
        <w:rPr>
          <w:color w:val="auto"/>
        </w:rPr>
        <w:t xml:space="preserve"> transferred from dimethylallylpyrophosphate (DMAPP) </w:t>
      </w:r>
      <w:r w:rsidR="00511919" w:rsidRPr="000576D3">
        <w:rPr>
          <w:color w:val="auto"/>
        </w:rPr>
        <w:t>to the N6 position of aden</w:t>
      </w:r>
      <w:r w:rsidR="000C3FA6" w:rsidRPr="000576D3">
        <w:rPr>
          <w:color w:val="auto"/>
        </w:rPr>
        <w:t>os</w:t>
      </w:r>
      <w:r w:rsidR="00511919" w:rsidRPr="000576D3">
        <w:rPr>
          <w:color w:val="auto"/>
        </w:rPr>
        <w:t>ine 37 (i</w:t>
      </w:r>
      <w:r w:rsidR="00511919" w:rsidRPr="000576D3">
        <w:rPr>
          <w:color w:val="auto"/>
          <w:vertAlign w:val="superscript"/>
        </w:rPr>
        <w:t>6</w:t>
      </w:r>
      <w:r w:rsidR="00511919" w:rsidRPr="000576D3">
        <w:rPr>
          <w:color w:val="auto"/>
        </w:rPr>
        <w:t>A</w:t>
      </w:r>
      <w:r w:rsidR="009A1D1F" w:rsidRPr="000576D3">
        <w:rPr>
          <w:color w:val="auto"/>
        </w:rPr>
        <w:t>37</w:t>
      </w:r>
      <w:r w:rsidR="00511919" w:rsidRPr="000576D3">
        <w:rPr>
          <w:color w:val="auto"/>
        </w:rPr>
        <w:t>)</w:t>
      </w:r>
      <w:r w:rsidR="009F37EC" w:rsidRPr="000576D3">
        <w:rPr>
          <w:color w:val="auto"/>
        </w:rPr>
        <w:t xml:space="preserve"> </w:t>
      </w:r>
      <w:r w:rsidR="00511919" w:rsidRPr="000576D3">
        <w:rPr>
          <w:color w:val="auto"/>
        </w:rPr>
        <w:fldChar w:fldCharType="begin">
          <w:fldData xml:space="preserve">PEVuZE5vdGU+PENpdGU+PEF1dGhvcj5Tb2xsPC9BdXRob3I+PFllYXI+MTk3MTwvWWVhcj48UmVj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=
</w:fldData>
        </w:fldChar>
      </w:r>
      <w:r w:rsidR="00E33457" w:rsidRPr="000576D3">
        <w:rPr>
          <w:color w:val="auto"/>
        </w:rPr>
        <w:instrText xml:space="preserve"> ADDIN EN.CITE </w:instrText>
      </w:r>
      <w:r w:rsidR="00E33457" w:rsidRPr="000576D3">
        <w:rPr>
          <w:color w:val="auto"/>
        </w:rPr>
        <w:fldChar w:fldCharType="begin">
          <w:fldData xml:space="preserve">PEVuZE5vdGU+PENpdGU+PEF1dGhvcj5Tb2xsPC9BdXRob3I+PFllYXI+MTk3MTwvWWVhcj48UmVj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=
</w:fldData>
        </w:fldChar>
      </w:r>
      <w:r w:rsidR="00E33457" w:rsidRPr="000576D3">
        <w:rPr>
          <w:color w:val="auto"/>
        </w:rPr>
        <w:instrText xml:space="preserve"> ADDIN EN.CITE.DATA </w:instrText>
      </w:r>
      <w:r w:rsidR="00E33457" w:rsidRPr="000576D3">
        <w:rPr>
          <w:color w:val="auto"/>
        </w:rPr>
      </w:r>
      <w:r w:rsidR="00E33457" w:rsidRPr="000576D3">
        <w:rPr>
          <w:color w:val="auto"/>
        </w:rPr>
        <w:fldChar w:fldCharType="end"/>
      </w:r>
      <w:r w:rsidR="00511919" w:rsidRPr="000576D3">
        <w:rPr>
          <w:color w:val="auto"/>
        </w:rPr>
      </w:r>
      <w:r w:rsidR="00511919" w:rsidRPr="000576D3">
        <w:rPr>
          <w:color w:val="auto"/>
        </w:rPr>
        <w:fldChar w:fldCharType="separate"/>
      </w:r>
      <w:r w:rsidR="00E33457" w:rsidRPr="000576D3">
        <w:rPr>
          <w:color w:val="auto"/>
          <w:vertAlign w:val="superscript"/>
        </w:rPr>
        <w:t>3,5</w:t>
      </w:r>
      <w:r w:rsidR="00511919" w:rsidRPr="000576D3">
        <w:rPr>
          <w:color w:val="auto"/>
        </w:rPr>
        <w:fldChar w:fldCharType="end"/>
      </w:r>
      <w:r w:rsidR="00193AC6" w:rsidRPr="000576D3">
        <w:rPr>
          <w:color w:val="auto"/>
        </w:rPr>
        <w:t xml:space="preserve"> on a subset of both cytoplasmic and mitochondrial </w:t>
      </w:r>
      <w:proofErr w:type="spellStart"/>
      <w:r w:rsidR="00193AC6" w:rsidRPr="000576D3">
        <w:rPr>
          <w:color w:val="auto"/>
        </w:rPr>
        <w:t>tRNAs</w:t>
      </w:r>
      <w:proofErr w:type="spellEnd"/>
      <w:r w:rsidR="00511919" w:rsidRPr="000576D3">
        <w:rPr>
          <w:color w:val="auto"/>
        </w:rPr>
        <w:t>.</w:t>
      </w:r>
      <w:r w:rsidR="000C3FA6" w:rsidRPr="000576D3">
        <w:rPr>
          <w:color w:val="auto"/>
        </w:rPr>
        <w:t xml:space="preserve"> </w:t>
      </w:r>
      <w:r w:rsidR="00D15ACE" w:rsidRPr="000576D3">
        <w:rPr>
          <w:color w:val="auto"/>
        </w:rPr>
        <w:t>i</w:t>
      </w:r>
      <w:r w:rsidR="00D15ACE" w:rsidRPr="000576D3">
        <w:rPr>
          <w:color w:val="auto"/>
          <w:vertAlign w:val="superscript"/>
        </w:rPr>
        <w:t>6</w:t>
      </w:r>
      <w:r w:rsidR="00D15ACE" w:rsidRPr="000576D3">
        <w:rPr>
          <w:color w:val="auto"/>
        </w:rPr>
        <w:t>A</w:t>
      </w:r>
      <w:r w:rsidR="009A1D1F" w:rsidRPr="000576D3">
        <w:rPr>
          <w:color w:val="auto"/>
        </w:rPr>
        <w:t>37</w:t>
      </w:r>
      <w:r w:rsidR="003B5B75" w:rsidRPr="000576D3">
        <w:rPr>
          <w:color w:val="auto"/>
        </w:rPr>
        <w:t xml:space="preserve"> </w:t>
      </w:r>
      <w:r w:rsidR="00670B09" w:rsidRPr="000576D3">
        <w:rPr>
          <w:color w:val="auto"/>
        </w:rPr>
        <w:t xml:space="preserve">improves translation fidelity and efficiency by increasing the </w:t>
      </w:r>
      <w:proofErr w:type="spellStart"/>
      <w:r w:rsidR="00670B09" w:rsidRPr="000576D3">
        <w:rPr>
          <w:color w:val="auto"/>
        </w:rPr>
        <w:t>tRNA’s</w:t>
      </w:r>
      <w:proofErr w:type="spellEnd"/>
      <w:r w:rsidR="00670B09" w:rsidRPr="000576D3">
        <w:rPr>
          <w:color w:val="auto"/>
        </w:rPr>
        <w:t xml:space="preserve"> affinity for the ribosome</w:t>
      </w:r>
      <w:r w:rsidR="00670B09" w:rsidRPr="000576D3">
        <w:rPr>
          <w:color w:val="auto"/>
        </w:rPr>
        <w:fldChar w:fldCharType="begin">
          <w:fldData xml:space="preserve">PEVuZE5vdGU+PENpdGU+PEF1dGhvcj5VcmJvbmF2aWNpdXM8L0F1dGhvcj48WWVhcj4yMDAxPC9Z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</w:fldData>
        </w:fldChar>
      </w:r>
      <w:r w:rsidR="00E33457" w:rsidRPr="000576D3">
        <w:rPr>
          <w:color w:val="auto"/>
        </w:rPr>
        <w:instrText xml:space="preserve"> ADDIN EN.CITE </w:instrText>
      </w:r>
      <w:r w:rsidR="00E33457" w:rsidRPr="000576D3">
        <w:rPr>
          <w:color w:val="auto"/>
        </w:rPr>
        <w:fldChar w:fldCharType="begin">
          <w:fldData xml:space="preserve">PEVuZE5vdGU+PENpdGU+PEF1dGhvcj5VcmJvbmF2aWNpdXM8L0F1dGhvcj48WWVhcj4yMDAxPC9Z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</w:fldData>
        </w:fldChar>
      </w:r>
      <w:r w:rsidR="00E33457" w:rsidRPr="000576D3">
        <w:rPr>
          <w:color w:val="auto"/>
        </w:rPr>
        <w:instrText xml:space="preserve"> ADDIN EN.CITE.DATA </w:instrText>
      </w:r>
      <w:r w:rsidR="00E33457" w:rsidRPr="000576D3">
        <w:rPr>
          <w:color w:val="auto"/>
        </w:rPr>
      </w:r>
      <w:r w:rsidR="00E33457" w:rsidRPr="000576D3">
        <w:rPr>
          <w:color w:val="auto"/>
        </w:rPr>
        <w:fldChar w:fldCharType="end"/>
      </w:r>
      <w:r w:rsidR="00670B09" w:rsidRPr="000576D3">
        <w:rPr>
          <w:color w:val="auto"/>
        </w:rPr>
      </w:r>
      <w:r w:rsidR="00670B09" w:rsidRPr="000576D3">
        <w:rPr>
          <w:color w:val="auto"/>
        </w:rPr>
        <w:fldChar w:fldCharType="separate"/>
      </w:r>
      <w:r w:rsidR="00E33457" w:rsidRPr="000576D3">
        <w:rPr>
          <w:color w:val="auto"/>
          <w:vertAlign w:val="superscript"/>
        </w:rPr>
        <w:t>4,6</w:t>
      </w:r>
      <w:r w:rsidR="00670B09" w:rsidRPr="000576D3">
        <w:rPr>
          <w:color w:val="auto"/>
        </w:rPr>
        <w:fldChar w:fldCharType="end"/>
      </w:r>
      <w:r w:rsidR="00193AC6" w:rsidRPr="000576D3">
        <w:rPr>
          <w:color w:val="auto"/>
        </w:rPr>
        <w:t xml:space="preserve"> and i</w:t>
      </w:r>
      <w:r w:rsidR="00193AC6" w:rsidRPr="000576D3">
        <w:rPr>
          <w:color w:val="auto"/>
          <w:vertAlign w:val="superscript"/>
        </w:rPr>
        <w:t>6</w:t>
      </w:r>
      <w:r w:rsidR="00193AC6" w:rsidRPr="000576D3">
        <w:rPr>
          <w:color w:val="auto"/>
        </w:rPr>
        <w:t>A37 is important fo</w:t>
      </w:r>
      <w:r w:rsidR="00977A9D" w:rsidRPr="000576D3">
        <w:rPr>
          <w:color w:val="auto"/>
        </w:rPr>
        <w:t>r stress response in bacteria</w:t>
      </w:r>
      <w:r w:rsidR="00193AC6" w:rsidRPr="000576D3">
        <w:rPr>
          <w:color w:val="auto"/>
        </w:rPr>
        <w:fldChar w:fldCharType="begin"/>
      </w:r>
      <w:r w:rsidR="00193AC6" w:rsidRPr="000576D3">
        <w:rPr>
          <w:color w:val="auto"/>
        </w:rPr>
        <w:instrText xml:space="preserve"> ADDIN EN.CITE &lt;EndNote&gt;&lt;Cite&gt;&lt;Author&gt;Aubee&lt;/Author&gt;&lt;Year&gt;2016&lt;/Year&gt;&lt;RecNum&gt;2319&lt;/RecNum&gt;&lt;DisplayText&gt;&lt;style face="superscript"&gt;7&lt;/style&gt;&lt;/DisplayText&gt;&lt;record&gt;&lt;rec-number&gt;2319&lt;/rec-number&gt;&lt;foreign-keys&gt;&lt;key app="EN" db-id="xdd2a0fzopptdvew2zpp9sefazaxdswzwx2a"&gt;2319&lt;/key&gt;&lt;/foreign-keys&gt;&lt;ref-type name="Journal Article"&gt;17&lt;/ref-type&gt;&lt;contributors&gt;&lt;authors&gt;&lt;author&gt;Aubee, J. I.&lt;/author&gt;&lt;author&gt;Olu, M.&lt;/author&gt;&lt;author&gt;Thompson, K. M.&lt;/author&gt;&lt;/authors&gt;&lt;/contributors&gt;&lt;auth-address&gt;Department of Microbiology, College of Medicine, Howard University, Washington, DC 20059, USA.&amp;#xD;Department of Microbiology, College of Medicine, Howard University, Washington, DC 20059, USA Department of Biology, Howard University, Washington, DC 20059, USA.&lt;/auth-address&gt;&lt;titles&gt;&lt;title&gt;The i6A37 tRNA modification is essential for proper decoding of UUX-Leucine codons during rpoS and iraP translation&lt;/title&gt;&lt;secondary-title&gt;RNA&lt;/secondary-title&gt;&lt;alt-title&gt;Rna&lt;/alt-title&gt;&lt;/titles&gt;&lt;periodical&gt;&lt;full-title&gt;RNA&lt;/full-title&gt;&lt;/periodical&gt;&lt;alt-periodical&gt;&lt;full-title&gt;RNA&lt;/full-title&gt;&lt;/alt-periodical&gt;&lt;pages&gt;729-42&lt;/pages&gt;&lt;volume&gt;22&lt;/volume&gt;&lt;number&gt;5&lt;/number&gt;&lt;keywords&gt;&lt;keyword&gt;Bacterial Proteins/*genetics&lt;/keyword&gt;&lt;keyword&gt;*Codon&lt;/keyword&gt;&lt;keyword&gt;Escherichia coli Proteins/*genetics&lt;/keyword&gt;&lt;keyword&gt;Leucine/*genetics&lt;/keyword&gt;&lt;keyword&gt;Mutation&lt;/keyword&gt;&lt;keyword&gt;*Protein Biosynthesis&lt;/keyword&gt;&lt;keyword&gt;RNA, Transfer/*genetics&lt;/keyword&gt;&lt;keyword&gt;Sigma Factor/*genetics&lt;/keyword&gt;&lt;/keywords&gt;&lt;dates&gt;&lt;year&gt;2016&lt;/year&gt;&lt;pub-dates&gt;&lt;date&gt;May&lt;/date&gt;&lt;/pub-dates&gt;&lt;/dates&gt;&lt;isbn&gt;1469-9001 (Electronic)&amp;#xD;1355-8382 (Linking)&lt;/isbn&gt;&lt;accession-num&gt;26979278&lt;/accession-num&gt;&lt;urls&gt;&lt;related-urls&gt;&lt;url&gt;http://www.ncbi.nlm.nih.gov/pubmed/26979278&lt;/url&gt;&lt;/related-urls&gt;&lt;/urls&gt;&lt;custom2&gt;4836647&lt;/custom2&gt;&lt;electronic-resource-num&gt;10.1261/rna.053165.115&lt;/electronic-resource-num&gt;&lt;/record&gt;&lt;/Cite&gt;&lt;/EndNote&gt;</w:instrText>
      </w:r>
      <w:r w:rsidR="00193AC6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7</w:t>
      </w:r>
      <w:r w:rsidR="00193AC6" w:rsidRPr="000576D3">
        <w:rPr>
          <w:color w:val="auto"/>
        </w:rPr>
        <w:fldChar w:fldCharType="end"/>
      </w:r>
      <w:r w:rsidR="00193AC6" w:rsidRPr="000576D3">
        <w:rPr>
          <w:color w:val="auto"/>
        </w:rPr>
        <w:t>.</w:t>
      </w:r>
      <w:r w:rsidR="007E2C76" w:rsidRPr="000576D3">
        <w:rPr>
          <w:color w:val="auto"/>
        </w:rPr>
        <w:t xml:space="preserve"> </w:t>
      </w:r>
      <w:r w:rsidR="00D41CAC" w:rsidRPr="000576D3">
        <w:rPr>
          <w:color w:val="auto"/>
        </w:rPr>
        <w:t>The e</w:t>
      </w:r>
      <w:r w:rsidR="00FA0169" w:rsidRPr="000576D3">
        <w:rPr>
          <w:color w:val="auto"/>
        </w:rPr>
        <w:t>nzymes that perform this modification</w:t>
      </w:r>
      <w:r w:rsidR="00326CBD" w:rsidRPr="000576D3">
        <w:rPr>
          <w:color w:val="auto"/>
        </w:rPr>
        <w:t xml:space="preserve"> are termed </w:t>
      </w:r>
      <w:proofErr w:type="spellStart"/>
      <w:r w:rsidR="00326CBD" w:rsidRPr="000576D3">
        <w:rPr>
          <w:color w:val="auto"/>
        </w:rPr>
        <w:t>t</w:t>
      </w:r>
      <w:r w:rsidR="00F84966" w:rsidRPr="000576D3">
        <w:rPr>
          <w:color w:val="auto"/>
        </w:rPr>
        <w:t>RNA</w:t>
      </w:r>
      <w:proofErr w:type="spellEnd"/>
      <w:r w:rsidR="00F84966" w:rsidRPr="000576D3">
        <w:rPr>
          <w:color w:val="auto"/>
        </w:rPr>
        <w:t xml:space="preserve"> isopentenyl transferase</w:t>
      </w:r>
      <w:r w:rsidR="00322695" w:rsidRPr="000576D3">
        <w:rPr>
          <w:color w:val="auto"/>
        </w:rPr>
        <w:t>s</w:t>
      </w:r>
      <w:r w:rsidR="001D453D" w:rsidRPr="000576D3">
        <w:rPr>
          <w:color w:val="auto"/>
        </w:rPr>
        <w:t xml:space="preserve"> and</w:t>
      </w:r>
      <w:r w:rsidR="00FA0169" w:rsidRPr="000576D3">
        <w:rPr>
          <w:color w:val="auto"/>
        </w:rPr>
        <w:t xml:space="preserve"> are</w:t>
      </w:r>
      <w:r w:rsidR="00D15ACE" w:rsidRPr="000576D3">
        <w:rPr>
          <w:color w:val="auto"/>
        </w:rPr>
        <w:t xml:space="preserve"> </w:t>
      </w:r>
      <w:r w:rsidR="00D565A8" w:rsidRPr="000576D3">
        <w:rPr>
          <w:color w:val="auto"/>
        </w:rPr>
        <w:t>highly conserved in bacteria</w:t>
      </w:r>
      <w:r w:rsidR="00FA0169" w:rsidRPr="000576D3">
        <w:rPr>
          <w:color w:val="auto"/>
        </w:rPr>
        <w:fldChar w:fldCharType="begin">
          <w:fldData xml:space="preserve">PEVuZE5vdGU+PENpdGU+PEF1dGhvcj5DYWlsbGV0PC9BdXRob3I+PFllYXI+MTk4ODwvWWVhcj48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DYWlsbGV0PC9BdXRob3I+PFllYXI+MTk4ODwvWWVhcj48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FA0169" w:rsidRPr="000576D3">
        <w:rPr>
          <w:color w:val="auto"/>
        </w:rPr>
      </w:r>
      <w:r w:rsidR="00FA0169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8,9</w:t>
      </w:r>
      <w:r w:rsidR="00FA0169" w:rsidRPr="000576D3">
        <w:rPr>
          <w:color w:val="auto"/>
        </w:rPr>
        <w:fldChar w:fldCharType="end"/>
      </w:r>
      <w:r w:rsidR="00D565A8" w:rsidRPr="000576D3">
        <w:rPr>
          <w:color w:val="auto"/>
        </w:rPr>
        <w:t>, fungi</w:t>
      </w:r>
      <w:r w:rsidR="00326CBD" w:rsidRPr="000576D3">
        <w:rPr>
          <w:color w:val="auto"/>
        </w:rPr>
        <w:fldChar w:fldCharType="begin"/>
      </w:r>
      <w:r w:rsidR="00193AC6" w:rsidRPr="000576D3">
        <w:rPr>
          <w:color w:val="auto"/>
        </w:rPr>
        <w:instrText xml:space="preserve"> ADDIN EN.CITE &lt;EndNote&gt;&lt;Cite&gt;&lt;Author&gt;Dihanich&lt;/Author&gt;&lt;Year&gt;1987&lt;/Year&gt;&lt;RecNum&gt;263&lt;/RecNum&gt;&lt;DisplayText&gt;&lt;style face="superscript"&gt;10&lt;/style&gt;&lt;/DisplayText&gt;&lt;record&gt;&lt;rec-number&gt;263&lt;/rec-number&gt;&lt;foreign-keys&gt;&lt;key app="EN" db-id="fv9wz2zty95dtaevd59vfa2lrftvvfpd290f" timestamp="1516372507"&gt;263&lt;/key&gt;&lt;/foreign-keys&gt;&lt;ref-type name="Journal Article"&gt;17&lt;/ref-type&gt;&lt;contributors&gt;&lt;authors&gt;&lt;author&gt;Dihanich, M. E.&lt;/author&gt;&lt;author&gt;Najarian, D.&lt;/author&gt;&lt;author&gt;Clark, R.&lt;/author&gt;&lt;author&gt;Gillman, E. C.&lt;/author&gt;&lt;author&gt;Martin, N. C.&lt;/author&gt;&lt;author&gt;Hopper, A. K.&lt;/author&gt;&lt;/authors&gt;&lt;/contributors&gt;&lt;titles&gt;&lt;title&gt;Isolation and characterization of MOD5, a gene required for isopentenylation of cytoplasmic and mitochondrial tRNAs of Saccharomyces cerevisiae&lt;/title&gt;&lt;secondary-title&gt;Mol Cell Biol&lt;/secondary-title&gt;&lt;alt-title&gt;Molecular and cellular biology&lt;/alt-title&gt;&lt;/titles&gt;&lt;periodical&gt;&lt;full-title&gt;Mol Cell Biol&lt;/full-title&gt;&lt;abbr-1&gt;Molecular and cellular biology&lt;/abbr-1&gt;&lt;/periodical&gt;&lt;alt-periodical&gt;&lt;full-title&gt;Mol Cell Biol&lt;/full-title&gt;&lt;abbr-1&gt;Molecular and cellular biology&lt;/abbr-1&gt;&lt;/alt-periodical&gt;&lt;pages&gt;177-84&lt;/pages&gt;&lt;volume&gt;7&lt;/volume&gt;&lt;number&gt;1&lt;/number&gt;&lt;edition&gt;1987/01/01&lt;/edition&gt;&lt;keywords&gt;&lt;keyword&gt;*Alkyl and Aryl Transferases&lt;/keyword&gt;&lt;keyword&gt;Cytoplasm/metabolism&lt;/keyword&gt;&lt;keyword&gt;DNA Restriction Enzymes&lt;/keyword&gt;&lt;keyword&gt;*Genes&lt;/keyword&gt;&lt;keyword&gt;*Genes, Fungal&lt;/keyword&gt;&lt;keyword&gt;Genetic Complementation Test&lt;/keyword&gt;&lt;keyword&gt;Mitochondria/metabolism&lt;/keyword&gt;&lt;keyword&gt;RNA, Transfer/*genetics/metabolism&lt;/keyword&gt;&lt;keyword&gt;Saccharomyces cerevisiae/enzymology/*genetics&lt;/keyword&gt;&lt;keyword&gt;Saccharomyces cerevisiae Proteins&lt;/keyword&gt;&lt;keyword&gt;Transferases/*genetics&lt;/keyword&gt;&lt;/keywords&gt;&lt;dates&gt;&lt;year&gt;1987&lt;/year&gt;&lt;pub-dates&gt;&lt;date&gt;Jan&lt;/date&gt;&lt;/pub-dates&gt;&lt;/dates&gt;&lt;isbn&gt;0270-7306 (Print)&amp;#xD;0270-7306&lt;/isbn&gt;&lt;accession-num&gt;3031456&lt;/accession-num&gt;&lt;urls&gt;&lt;/urls&gt;&lt;custom2&gt;PMC365054&lt;/custom2&gt;&lt;remote-database-provider&gt;NLM&lt;/remote-database-provider&gt;&lt;language&gt;eng&lt;/language&gt;&lt;/record&gt;&lt;/Cite&gt;&lt;/EndNote&gt;</w:instrText>
      </w:r>
      <w:r w:rsidR="00326CBD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0</w:t>
      </w:r>
      <w:r w:rsidR="00326CBD" w:rsidRPr="000576D3">
        <w:rPr>
          <w:color w:val="auto"/>
        </w:rPr>
        <w:fldChar w:fldCharType="end"/>
      </w:r>
      <w:r w:rsidR="00D565A8" w:rsidRPr="000576D3">
        <w:rPr>
          <w:color w:val="auto"/>
        </w:rPr>
        <w:t>,</w:t>
      </w:r>
      <w:r w:rsidR="00326CBD" w:rsidRPr="000576D3">
        <w:rPr>
          <w:color w:val="auto"/>
        </w:rPr>
        <w:t xml:space="preserve"> worms</w:t>
      </w:r>
      <w:r w:rsidR="00326CBD" w:rsidRPr="000576D3">
        <w:rPr>
          <w:color w:val="auto"/>
        </w:rPr>
        <w:fldChar w:fldCharType="begin">
          <w:fldData xml:space="preserve">PEVuZE5vdGU+PENpdGU+PEF1dGhvcj5MZW1pZXV4PC9BdXRob3I+PFllYXI+MjAwMTwvWWVhcj48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MZW1pZXV4PC9BdXRob3I+PFllYXI+MjAwMTwvWWVhcj48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326CBD" w:rsidRPr="000576D3">
        <w:rPr>
          <w:color w:val="auto"/>
        </w:rPr>
      </w:r>
      <w:r w:rsidR="00326CBD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1</w:t>
      </w:r>
      <w:r w:rsidR="00326CBD" w:rsidRPr="000576D3">
        <w:rPr>
          <w:color w:val="auto"/>
        </w:rPr>
        <w:fldChar w:fldCharType="end"/>
      </w:r>
      <w:r w:rsidR="00326CBD" w:rsidRPr="000576D3">
        <w:rPr>
          <w:color w:val="auto"/>
        </w:rPr>
        <w:t>,</w:t>
      </w:r>
      <w:r w:rsidR="003B5B75" w:rsidRPr="000576D3">
        <w:rPr>
          <w:color w:val="auto"/>
        </w:rPr>
        <w:t xml:space="preserve"> </w:t>
      </w:r>
      <w:r w:rsidR="00326CBD" w:rsidRPr="000576D3">
        <w:rPr>
          <w:color w:val="auto"/>
        </w:rPr>
        <w:t>plants</w:t>
      </w:r>
      <w:r w:rsidR="00326CBD" w:rsidRPr="000576D3">
        <w:rPr>
          <w:color w:val="auto"/>
        </w:rPr>
        <w:fldChar w:fldCharType="begin">
          <w:fldData xml:space="preserve">PEVuZE5vdGU+PENpdGU+PEF1dGhvcj5Hb2xvdmtvPC9BdXRob3I+PFllYXI+MjAwMjwvWWVhcj48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Hb2xvdmtvPC9BdXRob3I+PFllYXI+MjAwMjwvWWVhcj48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326CBD" w:rsidRPr="000576D3">
        <w:rPr>
          <w:color w:val="auto"/>
        </w:rPr>
      </w:r>
      <w:r w:rsidR="00326CBD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2</w:t>
      </w:r>
      <w:r w:rsidR="00326CBD" w:rsidRPr="000576D3">
        <w:rPr>
          <w:color w:val="auto"/>
        </w:rPr>
        <w:fldChar w:fldCharType="end"/>
      </w:r>
      <w:r w:rsidR="00326CBD" w:rsidRPr="000576D3">
        <w:rPr>
          <w:color w:val="auto"/>
        </w:rPr>
        <w:t xml:space="preserve">, </w:t>
      </w:r>
      <w:r w:rsidR="00D565A8" w:rsidRPr="000576D3">
        <w:rPr>
          <w:color w:val="auto"/>
        </w:rPr>
        <w:t>and higher eukaryotes</w:t>
      </w:r>
      <w:r w:rsidR="00FA0169" w:rsidRPr="000576D3">
        <w:rPr>
          <w:color w:val="auto"/>
        </w:rPr>
        <w:fldChar w:fldCharType="begin"/>
      </w:r>
      <w:r w:rsidR="00193AC6" w:rsidRPr="000576D3">
        <w:rPr>
          <w:color w:val="auto"/>
        </w:rPr>
        <w:instrText xml:space="preserve"> ADDIN EN.CITE &lt;EndNote&gt;&lt;Cite&gt;&lt;Author&gt;Warner&lt;/Author&gt;&lt;Year&gt;1998&lt;/Year&gt;&lt;RecNum&gt;260&lt;/RecNum&gt;&lt;DisplayText&gt;&lt;style face="superscript"&gt;13&lt;/style&gt;&lt;/DisplayText&gt;&lt;record&gt;&lt;rec-number&gt;260&lt;/rec-number&gt;&lt;foreign-keys&gt;&lt;key app="EN" db-id="fv9wz2zty95dtaevd59vfa2lrftvvfpd290f" timestamp="1516372250"&gt;260&lt;/key&gt;&lt;/foreign-keys&gt;&lt;ref-type name="Journal Article"&gt;17&lt;/ref-type&gt;&lt;contributors&gt;&lt;authors&gt;&lt;author&gt;Warner, G. J.&lt;/author&gt;&lt;author&gt;Rusconi, C. P.&lt;/author&gt;&lt;author&gt;White, I. E.&lt;/author&gt;&lt;author&gt;Faust, J. R.&lt;/author&gt;&lt;/authors&gt;&lt;/contributors&gt;&lt;auth-address&gt;Department of Physiology, Tufts University School of Medicine, 136 Harrison Avenue, Boston, MA 02111, USA.&lt;/auth-address&gt;&lt;titles&gt;&lt;title&gt;Identification and sequencing of two isopentenyladenosine-modified transfer RNAs from Chinese hamster ovary cell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5533-5&lt;/pages&gt;&lt;volume&gt;26&lt;/volume&gt;&lt;number&gt;23&lt;/number&gt;&lt;edition&gt;1998/11/25&lt;/edition&gt;&lt;keywords&gt;&lt;keyword&gt;Animals&lt;/keyword&gt;&lt;keyword&gt;CHO Cells/*chemistry&lt;/keyword&gt;&lt;keyword&gt;Cricetinae&lt;/keyword&gt;&lt;keyword&gt;Isopentenyladenosine/*metabolism&lt;/keyword&gt;&lt;keyword&gt;Molecular Sequence Data&lt;/keyword&gt;&lt;keyword&gt;RNA, Transfer/*isolation &amp;amp; purification/*metabolism&lt;/keyword&gt;&lt;keyword&gt;Sequence Analysis, RNA/methods&lt;/keyword&gt;&lt;/keywords&gt;&lt;dates&gt;&lt;year&gt;1998&lt;/year&gt;&lt;pub-dates&gt;&lt;date&gt;Dec 1&lt;/date&gt;&lt;/pub-dates&gt;&lt;/dates&gt;&lt;isbn&gt;0305-1048 (Print)&amp;#xD;0305-1048&lt;/isbn&gt;&lt;accession-num&gt;9826781&lt;/accession-num&gt;&lt;urls&gt;&lt;/urls&gt;&lt;custom2&gt;PMC147999&lt;/custom2&gt;&lt;remote-database-provider&gt;NLM&lt;/remote-database-provider&gt;&lt;language&gt;eng&lt;/language&gt;&lt;/record&gt;&lt;/Cite&gt;&lt;/EndNote&gt;</w:instrText>
      </w:r>
      <w:r w:rsidR="00FA0169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3</w:t>
      </w:r>
      <w:r w:rsidR="00FA0169" w:rsidRPr="000576D3">
        <w:rPr>
          <w:color w:val="auto"/>
        </w:rPr>
        <w:fldChar w:fldCharType="end"/>
      </w:r>
      <w:r w:rsidR="00326CBD" w:rsidRPr="000576D3">
        <w:rPr>
          <w:color w:val="auto"/>
        </w:rPr>
        <w:t>,</w:t>
      </w:r>
      <w:r w:rsidR="00D565A8" w:rsidRPr="000576D3">
        <w:rPr>
          <w:color w:val="auto"/>
        </w:rPr>
        <w:t xml:space="preserve"> including</w:t>
      </w:r>
      <w:r w:rsidR="00D15ACE" w:rsidRPr="000576D3">
        <w:rPr>
          <w:color w:val="auto"/>
        </w:rPr>
        <w:t xml:space="preserve"> humans</w:t>
      </w:r>
      <w:r w:rsidR="00FA0169" w:rsidRPr="000576D3">
        <w:rPr>
          <w:color w:val="auto"/>
        </w:rPr>
        <w:fldChar w:fldCharType="begin"/>
      </w:r>
      <w:r w:rsidR="00193AC6" w:rsidRPr="000576D3">
        <w:rPr>
          <w:color w:val="auto"/>
        </w:rPr>
        <w:instrText xml:space="preserve"> ADDIN EN.CITE &lt;EndNote&gt;&lt;Cite&gt;&lt;Author&gt;Golovko&lt;/Author&gt;&lt;Year&gt;2000&lt;/Year&gt;&lt;RecNum&gt;261&lt;/RecNum&gt;&lt;DisplayText&gt;&lt;style face="superscript"&gt;14&lt;/style&gt;&lt;/DisplayText&gt;&lt;record&gt;&lt;rec-number&gt;261&lt;/rec-number&gt;&lt;foreign-keys&gt;&lt;key app="EN" db-id="fv9wz2zty95dtaevd59vfa2lrftvvfpd290f" timestamp="1516372325"&gt;261&lt;/key&gt;&lt;/foreign-keys&gt;&lt;ref-type name="Journal Article"&gt;17&lt;/ref-type&gt;&lt;contributors&gt;&lt;authors&gt;&lt;author&gt;Golovko, A.&lt;/author&gt;&lt;author&gt;Hjalm, G.&lt;/author&gt;&lt;author&gt;Sitbon, F.&lt;/author&gt;&lt;author&gt;Nicander, B.&lt;/author&gt;&lt;/authors&gt;&lt;/contributors&gt;&lt;auth-address&gt;Department of Plant Biology, SLU, PO Box 7080, SE-75007, Uppsala, Sweden.&lt;/auth-address&gt;&lt;titles&gt;&lt;title&gt;Cloning of a human tRNA isopentenyl transferase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85-93&lt;/pages&gt;&lt;volume&gt;258&lt;/volume&gt;&lt;number&gt;1-2&lt;/number&gt;&lt;edition&gt;2000/12/09&lt;/edition&gt;&lt;keywords&gt;&lt;keyword&gt;Alkyl and Aryl Transferases/*genetics/metabolism&lt;/keyword&gt;&lt;keyword&gt;Amino Acid Sequence&lt;/keyword&gt;&lt;keyword&gt;Base Sequence&lt;/keyword&gt;&lt;keyword&gt;Cloning, Molecular&lt;/keyword&gt;&lt;keyword&gt;Conserved Sequence&lt;/keyword&gt;&lt;keyword&gt;DNA, Complementary/chemistry/genetics&lt;/keyword&gt;&lt;keyword&gt;Genetic Complementation Test&lt;/keyword&gt;&lt;keyword&gt;Humans&lt;/keyword&gt;&lt;keyword&gt;Molecular Sequence Data&lt;/keyword&gt;&lt;keyword&gt;Mutation&lt;/keyword&gt;&lt;keyword&gt;Saccharomyces cerevisiae/genetics&lt;/keyword&gt;&lt;keyword&gt;Sequence Alignment&lt;/keyword&gt;&lt;keyword&gt;Sequence Analysis, DNA&lt;/keyword&gt;&lt;keyword&gt;Sequence Homology, Amino Acid&lt;/keyword&gt;&lt;/keywords&gt;&lt;dates&gt;&lt;year&gt;2000&lt;/year&gt;&lt;pub-dates&gt;&lt;date&gt;Nov 27&lt;/date&gt;&lt;/pub-dates&gt;&lt;/dates&gt;&lt;isbn&gt;0378-1119 (Print)&amp;#xD;0378-1119&lt;/isbn&gt;&lt;accession-num&gt;11111046&lt;/accession-num&gt;&lt;urls&gt;&lt;/urls&gt;&lt;remote-database-provider&gt;NLM&lt;/remote-database-provider&gt;&lt;language&gt;eng&lt;/language&gt;&lt;/record&gt;&lt;/Cite&gt;&lt;/EndNote&gt;</w:instrText>
      </w:r>
      <w:r w:rsidR="00FA0169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4</w:t>
      </w:r>
      <w:r w:rsidR="00FA0169" w:rsidRPr="000576D3">
        <w:rPr>
          <w:color w:val="auto"/>
        </w:rPr>
        <w:fldChar w:fldCharType="end"/>
      </w:r>
      <w:r w:rsidR="00D565A8" w:rsidRPr="000576D3">
        <w:rPr>
          <w:color w:val="auto"/>
        </w:rPr>
        <w:t xml:space="preserve">. </w:t>
      </w:r>
    </w:p>
    <w:p w14:paraId="65F9A9E8" w14:textId="77777777" w:rsidR="002E4FC0" w:rsidRPr="000576D3" w:rsidRDefault="002E4FC0" w:rsidP="000576D3">
      <w:pPr>
        <w:widowControl/>
        <w:rPr>
          <w:color w:val="auto"/>
        </w:rPr>
      </w:pPr>
    </w:p>
    <w:p w14:paraId="64031B42" w14:textId="1EB42A31" w:rsidR="00C97CC4" w:rsidRPr="000576D3" w:rsidRDefault="00E55E74" w:rsidP="000576D3">
      <w:pPr>
        <w:widowControl/>
        <w:rPr>
          <w:color w:val="auto"/>
        </w:rPr>
      </w:pPr>
      <w:r w:rsidRPr="000576D3">
        <w:rPr>
          <w:color w:val="auto"/>
        </w:rPr>
        <w:t xml:space="preserve">Mutations in the human </w:t>
      </w:r>
      <w:proofErr w:type="spellStart"/>
      <w:r w:rsidRPr="000576D3">
        <w:rPr>
          <w:color w:val="auto"/>
        </w:rPr>
        <w:t>tRNA</w:t>
      </w:r>
      <w:proofErr w:type="spellEnd"/>
      <w:r w:rsidRPr="000576D3">
        <w:rPr>
          <w:color w:val="auto"/>
        </w:rPr>
        <w:t xml:space="preserve"> isopentenyl transferase gene, </w:t>
      </w:r>
      <w:r w:rsidRPr="000576D3">
        <w:rPr>
          <w:i/>
          <w:color w:val="auto"/>
        </w:rPr>
        <w:t>TRIT1</w:t>
      </w:r>
      <w:r w:rsidRPr="000576D3">
        <w:rPr>
          <w:color w:val="auto"/>
        </w:rPr>
        <w:t xml:space="preserve">, </w:t>
      </w:r>
      <w:r w:rsidR="00CE175A" w:rsidRPr="000576D3">
        <w:rPr>
          <w:color w:val="auto"/>
        </w:rPr>
        <w:t>are</w:t>
      </w:r>
      <w:r w:rsidRPr="000576D3">
        <w:rPr>
          <w:color w:val="auto"/>
        </w:rPr>
        <w:t xml:space="preserve"> </w:t>
      </w:r>
      <w:r w:rsidR="00C97CC4" w:rsidRPr="000576D3">
        <w:rPr>
          <w:color w:val="auto"/>
        </w:rPr>
        <w:t>associated with human</w:t>
      </w:r>
      <w:r w:rsidRPr="000576D3">
        <w:rPr>
          <w:color w:val="auto"/>
        </w:rPr>
        <w:t xml:space="preserve"> disease. For example,</w:t>
      </w:r>
      <w:r w:rsidR="002E4FC0" w:rsidRPr="000576D3">
        <w:rPr>
          <w:color w:val="auto"/>
        </w:rPr>
        <w:t xml:space="preserve"> a</w:t>
      </w:r>
      <w:r w:rsidR="00CE175A" w:rsidRPr="000576D3">
        <w:rPr>
          <w:color w:val="auto"/>
        </w:rPr>
        <w:t xml:space="preserve"> mutation in</w:t>
      </w:r>
      <w:r w:rsidR="002E4FC0" w:rsidRPr="000576D3">
        <w:rPr>
          <w:color w:val="auto"/>
        </w:rPr>
        <w:t xml:space="preserve"> </w:t>
      </w:r>
      <w:r w:rsidRPr="000576D3">
        <w:rPr>
          <w:i/>
          <w:color w:val="auto"/>
        </w:rPr>
        <w:t>TRIT1</w:t>
      </w:r>
      <w:r w:rsidR="00CE175A" w:rsidRPr="000576D3">
        <w:rPr>
          <w:color w:val="auto"/>
        </w:rPr>
        <w:t xml:space="preserve"> is correlated with</w:t>
      </w:r>
      <w:r w:rsidRPr="000576D3">
        <w:rPr>
          <w:color w:val="auto"/>
        </w:rPr>
        <w:t xml:space="preserve"> a severe mitochondrial disease, likely caused by a defect in mitochondrial protein synthesis</w:t>
      </w:r>
      <w:r w:rsidRPr="000576D3">
        <w:rPr>
          <w:color w:val="auto"/>
        </w:rPr>
        <w:fldChar w:fldCharType="begin">
          <w:fldData xml:space="preserve">PEVuZE5vdGU+PENpdGU+PEF1dGhvcj5LZXJub2hhbjwvQXV0aG9yPjxZZWFyPjIwMTc8L1llYXI+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LZXJub2hhbjwvQXV0aG9yPjxZZWFyPjIwMTc8L1llYXI+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Pr="000576D3">
        <w:rPr>
          <w:color w:val="auto"/>
        </w:rPr>
      </w:r>
      <w:r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5,16</w:t>
      </w:r>
      <w:r w:rsidRPr="000576D3">
        <w:rPr>
          <w:color w:val="auto"/>
        </w:rPr>
        <w:fldChar w:fldCharType="end"/>
      </w:r>
      <w:r w:rsidRPr="000576D3">
        <w:rPr>
          <w:color w:val="auto"/>
        </w:rPr>
        <w:t xml:space="preserve">. Furthermore, </w:t>
      </w:r>
      <w:r w:rsidR="009A1D1F" w:rsidRPr="000576D3">
        <w:rPr>
          <w:i/>
          <w:color w:val="auto"/>
        </w:rPr>
        <w:t>TRIT1</w:t>
      </w:r>
      <w:r w:rsidR="002E4FC0" w:rsidRPr="000576D3">
        <w:rPr>
          <w:color w:val="auto"/>
        </w:rPr>
        <w:t xml:space="preserve"> has been described as a tumor suppressor gene</w:t>
      </w:r>
      <w:r w:rsidR="002E4FC0" w:rsidRPr="000576D3">
        <w:rPr>
          <w:color w:val="auto"/>
        </w:rPr>
        <w:fldChar w:fldCharType="begin">
          <w:fldData xml:space="preserve">PEVuZE5vdGU+PENpdGU+PEF1dGhvcj5TbWFsZGlubzwvQXV0aG9yPjxZZWFyPjIwMTU8L1llYXI+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TbWFsZGlubzwvQXV0aG9yPjxZZWFyPjIwMTU8L1llYXI+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E4FC0" w:rsidRPr="000576D3">
        <w:rPr>
          <w:color w:val="auto"/>
        </w:rPr>
      </w:r>
      <w:r w:rsidR="002E4FC0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7,18</w:t>
      </w:r>
      <w:r w:rsidR="002E4FC0" w:rsidRPr="000576D3">
        <w:rPr>
          <w:color w:val="auto"/>
        </w:rPr>
        <w:fldChar w:fldCharType="end"/>
      </w:r>
      <w:r w:rsidR="002E4FC0" w:rsidRPr="000576D3">
        <w:rPr>
          <w:color w:val="auto"/>
        </w:rPr>
        <w:t xml:space="preserve"> and is implicated in </w:t>
      </w:r>
      <w:r w:rsidRPr="000576D3">
        <w:rPr>
          <w:color w:val="auto"/>
        </w:rPr>
        <w:t>several types of cancers</w:t>
      </w:r>
      <w:r w:rsidR="002E4FC0" w:rsidRPr="000576D3">
        <w:rPr>
          <w:color w:val="auto"/>
        </w:rPr>
        <w:t xml:space="preserve"> including melanoma</w:t>
      </w:r>
      <w:r w:rsidR="002E4FC0" w:rsidRPr="000576D3">
        <w:rPr>
          <w:color w:val="auto"/>
        </w:rPr>
        <w:fldChar w:fldCharType="begin"/>
      </w:r>
      <w:r w:rsidR="00193AC6" w:rsidRPr="000576D3">
        <w:rPr>
          <w:color w:val="auto"/>
        </w:rPr>
        <w:instrText xml:space="preserve"> ADDIN EN.CITE &lt;EndNote&gt;&lt;Cite&gt;&lt;Author&gt;Swoboda&lt;/Author&gt;&lt;Year&gt;2015&lt;/Year&gt;&lt;RecNum&gt;270&lt;/RecNum&gt;&lt;DisplayText&gt;&lt;style face="superscript"&gt;19&lt;/style&gt;&lt;/DisplayText&gt;&lt;record&gt;&lt;rec-number&gt;270&lt;/rec-number&gt;&lt;foreign-keys&gt;&lt;key app="EN" db-id="fv9wz2zty95dtaevd59vfa2lrftvvfpd290f" timestamp="1516373904"&gt;270&lt;/key&gt;&lt;/foreign-keys&gt;&lt;ref-type name="Journal Article"&gt;17&lt;/ref-type&gt;&lt;contributors&gt;&lt;authors&gt;&lt;author&gt;Swoboda, R. K.&lt;/author&gt;&lt;author&gt;Somasundaram, R.&lt;/author&gt;&lt;author&gt;Caputo-Gross, L.&lt;/author&gt;&lt;author&gt;Marincola, F. M.&lt;/author&gt;&lt;author&gt;Robbins, P.&lt;/author&gt;&lt;author&gt;Herlyn, M.&lt;/author&gt;&lt;author&gt;Herlyn, D.&lt;/author&gt;&lt;/authors&gt;&lt;/contributors&gt;&lt;auth-address&gt;The Wistar Institute , Philadelphia, Pennsylvania, USA.&amp;#xD;Department of Transfusion Medicine Clinical Center, National Institutes of Health , Bethesda, Maryland, USA.&amp;#xD;Surgery Branch, National Cancer Institute, National Institutes of Health , Bethesda, Maryland, USA.&lt;/auth-address&gt;&lt;titles&gt;&lt;title&gt;Antimelanoma CTL recognizes peptides derived from an ORF transcribed from the antisense strand of the 3&amp;apos; untranslated region of TRIT1&lt;/title&gt;&lt;secondary-title&gt;Mol Ther Oncolytics&lt;/secondary-title&gt;&lt;alt-title&gt;Molecular therapy oncolytics&lt;/alt-title&gt;&lt;/titles&gt;&lt;periodical&gt;&lt;full-title&gt;Mol Ther Oncolytics&lt;/full-title&gt;&lt;abbr-1&gt;Molecular therapy oncolytics&lt;/abbr-1&gt;&lt;/periodical&gt;&lt;alt-periodical&gt;&lt;full-title&gt;Mol Ther Oncolytics&lt;/full-title&gt;&lt;abbr-1&gt;Molecular therapy oncolytics&lt;/abbr-1&gt;&lt;/alt-periodical&gt;&lt;pages&gt;14009&lt;/pages&gt;&lt;volume&gt;1&lt;/volume&gt;&lt;edition&gt;2015/01/01&lt;/edition&gt;&lt;dates&gt;&lt;year&gt;2015&lt;/year&gt;&lt;/dates&gt;&lt;isbn&gt;2372-7705 (Print)&amp;#xD;2372-7705&lt;/isbn&gt;&lt;accession-num&gt;27119099&lt;/accession-num&gt;&lt;urls&gt;&lt;/urls&gt;&lt;custom2&gt;PMC4782943&lt;/custom2&gt;&lt;electronic-resource-num&gt;10.1038/mto.2014.9&lt;/electronic-resource-num&gt;&lt;remote-database-provider&gt;NLM&lt;/remote-database-provider&gt;&lt;language&gt;eng&lt;/language&gt;&lt;/record&gt;&lt;/Cite&gt;&lt;/EndNote&gt;</w:instrText>
      </w:r>
      <w:r w:rsidR="002E4FC0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9</w:t>
      </w:r>
      <w:r w:rsidR="002E4FC0" w:rsidRPr="000576D3">
        <w:rPr>
          <w:color w:val="auto"/>
        </w:rPr>
        <w:fldChar w:fldCharType="end"/>
      </w:r>
      <w:r w:rsidR="002E4FC0" w:rsidRPr="000576D3">
        <w:rPr>
          <w:color w:val="auto"/>
        </w:rPr>
        <w:t>,</w:t>
      </w:r>
      <w:r w:rsidRPr="000576D3">
        <w:rPr>
          <w:color w:val="auto"/>
        </w:rPr>
        <w:t xml:space="preserve"> breast</w:t>
      </w:r>
      <w:r w:rsidR="002E4FC0" w:rsidRPr="000576D3">
        <w:rPr>
          <w:color w:val="auto"/>
        </w:rPr>
        <w:fldChar w:fldCharType="begin">
          <w:fldData xml:space="preserve">PEVuZE5vdGU+PENpdGU+PEF1dGhvcj5ZdWU8L0F1dGhvcj48WWVhcj4yMDE2PC9ZZWFyPjxSZWNO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ZdWU8L0F1dGhvcj48WWVhcj4yMDE2PC9ZZWFyPjxSZWNO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E4FC0" w:rsidRPr="000576D3">
        <w:rPr>
          <w:color w:val="auto"/>
        </w:rPr>
      </w:r>
      <w:r w:rsidR="002E4FC0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20</w:t>
      </w:r>
      <w:r w:rsidR="002E4FC0" w:rsidRPr="000576D3">
        <w:rPr>
          <w:color w:val="auto"/>
        </w:rPr>
        <w:fldChar w:fldCharType="end"/>
      </w:r>
      <w:r w:rsidRPr="000576D3">
        <w:rPr>
          <w:color w:val="auto"/>
        </w:rPr>
        <w:t>, gastric</w:t>
      </w:r>
      <w:r w:rsidR="002E4FC0" w:rsidRPr="000576D3">
        <w:rPr>
          <w:color w:val="auto"/>
        </w:rPr>
        <w:fldChar w:fldCharType="begin">
          <w:fldData xml:space="preserve">PEVuZE5vdGU+PENpdGU+PEF1dGhvcj5DaGVuPC9BdXRob3I+PFllYXI+MjAxMzwvWWVhcj48UmVj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=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DaGVuPC9BdXRob3I+PFllYXI+MjAxMzwvWWVhcj48UmVj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=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E4FC0" w:rsidRPr="000576D3">
        <w:rPr>
          <w:color w:val="auto"/>
        </w:rPr>
      </w:r>
      <w:r w:rsidR="002E4FC0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21</w:t>
      </w:r>
      <w:r w:rsidR="002E4FC0" w:rsidRPr="000576D3">
        <w:rPr>
          <w:color w:val="auto"/>
        </w:rPr>
        <w:fldChar w:fldCharType="end"/>
      </w:r>
      <w:r w:rsidRPr="000576D3">
        <w:rPr>
          <w:color w:val="auto"/>
        </w:rPr>
        <w:t xml:space="preserve">, </w:t>
      </w:r>
      <w:r w:rsidR="002E4FC0" w:rsidRPr="000576D3">
        <w:rPr>
          <w:color w:val="auto"/>
        </w:rPr>
        <w:t xml:space="preserve">and </w:t>
      </w:r>
      <w:r w:rsidRPr="000576D3">
        <w:rPr>
          <w:color w:val="auto"/>
        </w:rPr>
        <w:t>lung</w:t>
      </w:r>
      <w:r w:rsidR="002E4FC0" w:rsidRPr="000576D3">
        <w:rPr>
          <w:color w:val="auto"/>
        </w:rPr>
        <w:t xml:space="preserve"> cancers</w:t>
      </w:r>
      <w:r w:rsidR="002E4FC0" w:rsidRPr="000576D3">
        <w:rPr>
          <w:color w:val="auto"/>
        </w:rPr>
        <w:fldChar w:fldCharType="begin">
          <w:fldData xml:space="preserve">PEVuZE5vdGU+PENpdGU+PEF1dGhvcj5TcGlub2xhPC9BdXRob3I+PFllYXI+MjAwNTwvWWVhcj48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TcGlub2xhPC9BdXRob3I+PFllYXI+MjAwNTwvWWVhcj48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E4FC0" w:rsidRPr="000576D3">
        <w:rPr>
          <w:color w:val="auto"/>
        </w:rPr>
      </w:r>
      <w:r w:rsidR="002E4FC0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22,23</w:t>
      </w:r>
      <w:r w:rsidR="002E4FC0" w:rsidRPr="000576D3">
        <w:rPr>
          <w:color w:val="auto"/>
        </w:rPr>
        <w:fldChar w:fldCharType="end"/>
      </w:r>
      <w:r w:rsidR="002E4FC0" w:rsidRPr="000576D3">
        <w:rPr>
          <w:color w:val="auto"/>
        </w:rPr>
        <w:t>.</w:t>
      </w:r>
      <w:r w:rsidR="00A81A25" w:rsidRPr="000576D3">
        <w:rPr>
          <w:color w:val="auto"/>
        </w:rPr>
        <w:t xml:space="preserve"> Finally, </w:t>
      </w:r>
      <w:r w:rsidR="0011592F" w:rsidRPr="000576D3">
        <w:rPr>
          <w:color w:val="auto"/>
        </w:rPr>
        <w:t>TRIT1 and</w:t>
      </w:r>
      <w:r w:rsidR="001E2AA1" w:rsidRPr="000576D3">
        <w:rPr>
          <w:color w:val="auto"/>
        </w:rPr>
        <w:t xml:space="preserve"> </w:t>
      </w:r>
      <w:r w:rsidR="00E87E1A" w:rsidRPr="000576D3">
        <w:rPr>
          <w:color w:val="auto"/>
        </w:rPr>
        <w:t>Mod5 (</w:t>
      </w:r>
      <w:r w:rsidR="00296769" w:rsidRPr="000576D3">
        <w:rPr>
          <w:i/>
          <w:color w:val="auto"/>
        </w:rPr>
        <w:t>Saccharomyces</w:t>
      </w:r>
      <w:r w:rsidR="00E87E1A" w:rsidRPr="000576D3">
        <w:rPr>
          <w:i/>
          <w:color w:val="auto"/>
        </w:rPr>
        <w:t xml:space="preserve"> cerevisiae</w:t>
      </w:r>
      <w:r w:rsidR="00E87E1A" w:rsidRPr="000576D3">
        <w:rPr>
          <w:color w:val="auto"/>
        </w:rPr>
        <w:t>) isopentenyl transferases are aggregation</w:t>
      </w:r>
      <w:r w:rsidR="001D453D" w:rsidRPr="000576D3">
        <w:rPr>
          <w:color w:val="auto"/>
        </w:rPr>
        <w:t>-</w:t>
      </w:r>
      <w:r w:rsidR="00E87E1A" w:rsidRPr="000576D3">
        <w:rPr>
          <w:color w:val="auto"/>
        </w:rPr>
        <w:t>prone proteins that form prion-like amyloid fibers</w:t>
      </w:r>
      <w:r w:rsidR="00E87E1A" w:rsidRPr="000576D3">
        <w:rPr>
          <w:color w:val="auto"/>
        </w:rPr>
        <w:fldChar w:fldCharType="begin">
          <w:fldData xml:space="preserve">PEVuZE5vdGU+PENpdGU+PEF1dGhvcj5SZWFkPC9BdXRob3I+PFllYXI+MjAxNzwvWWVhcj48UmVj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SZWFkPC9BdXRob3I+PFllYXI+MjAxNzwvWWVhcj48UmVj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E87E1A" w:rsidRPr="000576D3">
        <w:rPr>
          <w:color w:val="auto"/>
        </w:rPr>
      </w:r>
      <w:r w:rsidR="00E87E1A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24-26</w:t>
      </w:r>
      <w:r w:rsidR="00E87E1A" w:rsidRPr="000576D3">
        <w:rPr>
          <w:color w:val="auto"/>
        </w:rPr>
        <w:fldChar w:fldCharType="end"/>
      </w:r>
      <w:r w:rsidR="001E2AA1" w:rsidRPr="000576D3">
        <w:rPr>
          <w:color w:val="auto"/>
        </w:rPr>
        <w:t>. These observations</w:t>
      </w:r>
      <w:r w:rsidR="00D41CAC" w:rsidRPr="000576D3">
        <w:rPr>
          <w:color w:val="auto"/>
        </w:rPr>
        <w:t xml:space="preserve"> </w:t>
      </w:r>
      <w:r w:rsidR="000C3FA6" w:rsidRPr="000576D3">
        <w:rPr>
          <w:color w:val="auto"/>
        </w:rPr>
        <w:t>potentially implicat</w:t>
      </w:r>
      <w:r w:rsidR="001E2AA1" w:rsidRPr="000576D3">
        <w:rPr>
          <w:color w:val="auto"/>
        </w:rPr>
        <w:t>e</w:t>
      </w:r>
      <w:r w:rsidR="00CE175A" w:rsidRPr="000576D3">
        <w:rPr>
          <w:color w:val="auto"/>
        </w:rPr>
        <w:t xml:space="preserve"> </w:t>
      </w:r>
      <w:proofErr w:type="spellStart"/>
      <w:r w:rsidR="00E87E1A" w:rsidRPr="000576D3">
        <w:rPr>
          <w:color w:val="auto"/>
        </w:rPr>
        <w:t>tRNA</w:t>
      </w:r>
      <w:proofErr w:type="spellEnd"/>
      <w:r w:rsidR="00E87E1A" w:rsidRPr="000576D3">
        <w:rPr>
          <w:color w:val="auto"/>
        </w:rPr>
        <w:t xml:space="preserve"> isopentenyl transferase</w:t>
      </w:r>
      <w:r w:rsidR="009A1D1F" w:rsidRPr="000576D3">
        <w:rPr>
          <w:color w:val="auto"/>
        </w:rPr>
        <w:t>s</w:t>
      </w:r>
      <w:r w:rsidR="00E87E1A" w:rsidRPr="000576D3">
        <w:rPr>
          <w:color w:val="auto"/>
        </w:rPr>
        <w:t xml:space="preserve"> in neurodegenerative</w:t>
      </w:r>
      <w:r w:rsidR="002A5BB1" w:rsidRPr="000576D3">
        <w:rPr>
          <w:color w:val="auto"/>
        </w:rPr>
        <w:t xml:space="preserve"> diseases, although</w:t>
      </w:r>
      <w:r w:rsidR="009A1D1F" w:rsidRPr="000576D3">
        <w:rPr>
          <w:color w:val="auto"/>
        </w:rPr>
        <w:t xml:space="preserve"> </w:t>
      </w:r>
      <w:r w:rsidR="00E87E1A" w:rsidRPr="000576D3">
        <w:rPr>
          <w:color w:val="auto"/>
        </w:rPr>
        <w:t>direct evidence for this has</w:t>
      </w:r>
      <w:r w:rsidR="009A1D1F" w:rsidRPr="000576D3">
        <w:rPr>
          <w:color w:val="auto"/>
        </w:rPr>
        <w:t xml:space="preserve"> not</w:t>
      </w:r>
      <w:r w:rsidR="00D41CAC" w:rsidRPr="000576D3">
        <w:rPr>
          <w:color w:val="auto"/>
        </w:rPr>
        <w:t xml:space="preserve"> yet</w:t>
      </w:r>
      <w:r w:rsidR="00E87E1A" w:rsidRPr="000576D3">
        <w:rPr>
          <w:color w:val="auto"/>
        </w:rPr>
        <w:t xml:space="preserve"> been shown. </w:t>
      </w:r>
    </w:p>
    <w:p w14:paraId="0C0B0AD2" w14:textId="77777777" w:rsidR="00C97CC4" w:rsidRPr="000576D3" w:rsidRDefault="00C97CC4" w:rsidP="000576D3">
      <w:pPr>
        <w:widowControl/>
        <w:rPr>
          <w:color w:val="auto"/>
        </w:rPr>
      </w:pPr>
    </w:p>
    <w:p w14:paraId="2ED32024" w14:textId="466456FA" w:rsidR="000C3FA6" w:rsidRPr="000576D3" w:rsidRDefault="00CE175A" w:rsidP="000576D3">
      <w:pPr>
        <w:widowControl/>
        <w:rPr>
          <w:color w:val="auto"/>
        </w:rPr>
      </w:pPr>
      <w:r w:rsidRPr="000576D3">
        <w:rPr>
          <w:color w:val="auto"/>
        </w:rPr>
        <w:t>G</w:t>
      </w:r>
      <w:r w:rsidR="00D41CAC" w:rsidRPr="000576D3">
        <w:rPr>
          <w:color w:val="auto"/>
        </w:rPr>
        <w:t>iven the r</w:t>
      </w:r>
      <w:r w:rsidRPr="000576D3">
        <w:rPr>
          <w:color w:val="auto"/>
        </w:rPr>
        <w:t xml:space="preserve">ole that </w:t>
      </w:r>
      <w:r w:rsidR="00C97CC4" w:rsidRPr="000576D3">
        <w:rPr>
          <w:color w:val="auto"/>
        </w:rPr>
        <w:t>isopentenyl transferases</w:t>
      </w:r>
      <w:r w:rsidR="00D41CAC" w:rsidRPr="000576D3">
        <w:rPr>
          <w:color w:val="auto"/>
        </w:rPr>
        <w:t xml:space="preserve"> </w:t>
      </w:r>
      <w:r w:rsidRPr="000576D3">
        <w:rPr>
          <w:color w:val="auto"/>
        </w:rPr>
        <w:t xml:space="preserve">play </w:t>
      </w:r>
      <w:r w:rsidR="00D41CAC" w:rsidRPr="000576D3">
        <w:rPr>
          <w:color w:val="auto"/>
        </w:rPr>
        <w:t>in translation and disease,</w:t>
      </w:r>
      <w:r w:rsidR="00525D5A" w:rsidRPr="000576D3">
        <w:rPr>
          <w:color w:val="auto"/>
        </w:rPr>
        <w:t xml:space="preserve"> </w:t>
      </w:r>
      <w:r w:rsidR="00322695" w:rsidRPr="000576D3">
        <w:rPr>
          <w:color w:val="auto"/>
        </w:rPr>
        <w:t>methods that</w:t>
      </w:r>
      <w:r w:rsidR="007E2C76" w:rsidRPr="000576D3">
        <w:rPr>
          <w:color w:val="auto"/>
        </w:rPr>
        <w:t xml:space="preserve"> directly measure i</w:t>
      </w:r>
      <w:r w:rsidR="007E2C76" w:rsidRPr="000576D3">
        <w:rPr>
          <w:color w:val="auto"/>
          <w:vertAlign w:val="superscript"/>
        </w:rPr>
        <w:t>6</w:t>
      </w:r>
      <w:r w:rsidR="007E2C76" w:rsidRPr="000576D3">
        <w:rPr>
          <w:color w:val="auto"/>
        </w:rPr>
        <w:t>A i</w:t>
      </w:r>
      <w:r w:rsidR="00322695" w:rsidRPr="000576D3">
        <w:rPr>
          <w:color w:val="auto"/>
        </w:rPr>
        <w:t>sopentenyl transferase activity</w:t>
      </w:r>
      <w:r w:rsidR="007E2C76" w:rsidRPr="000576D3">
        <w:rPr>
          <w:color w:val="auto"/>
        </w:rPr>
        <w:t xml:space="preserve"> are important for a</w:t>
      </w:r>
      <w:r w:rsidR="00525D5A" w:rsidRPr="000576D3">
        <w:rPr>
          <w:color w:val="auto"/>
        </w:rPr>
        <w:t xml:space="preserve"> mechanistic unders</w:t>
      </w:r>
      <w:r w:rsidR="00D41CAC" w:rsidRPr="000576D3">
        <w:rPr>
          <w:color w:val="auto"/>
        </w:rPr>
        <w:t>tanding of these enzymes</w:t>
      </w:r>
      <w:r w:rsidR="000B0EE9" w:rsidRPr="000576D3">
        <w:rPr>
          <w:color w:val="auto"/>
        </w:rPr>
        <w:t xml:space="preserve"> under</w:t>
      </w:r>
      <w:r w:rsidR="00525D5A" w:rsidRPr="000576D3">
        <w:rPr>
          <w:color w:val="auto"/>
        </w:rPr>
        <w:t xml:space="preserve"> norm</w:t>
      </w:r>
      <w:r w:rsidR="00322695" w:rsidRPr="000576D3">
        <w:rPr>
          <w:color w:val="auto"/>
        </w:rPr>
        <w:t>al and disease</w:t>
      </w:r>
      <w:r w:rsidRPr="000576D3">
        <w:rPr>
          <w:color w:val="auto"/>
        </w:rPr>
        <w:t xml:space="preserve"> states</w:t>
      </w:r>
      <w:r w:rsidR="00525D5A" w:rsidRPr="000576D3">
        <w:rPr>
          <w:color w:val="auto"/>
        </w:rPr>
        <w:t>.</w:t>
      </w:r>
      <w:r w:rsidR="003B5B75" w:rsidRPr="000576D3">
        <w:rPr>
          <w:color w:val="auto"/>
        </w:rPr>
        <w:t xml:space="preserve"> </w:t>
      </w:r>
      <w:r w:rsidR="003A58B3" w:rsidRPr="000576D3">
        <w:rPr>
          <w:color w:val="auto"/>
        </w:rPr>
        <w:t>An increasing number of</w:t>
      </w:r>
      <w:r w:rsidR="009A1D1F" w:rsidRPr="000576D3">
        <w:rPr>
          <w:color w:val="auto"/>
        </w:rPr>
        <w:t xml:space="preserve"> methods are available </w:t>
      </w:r>
      <w:r w:rsidR="007133E7" w:rsidRPr="000576D3">
        <w:rPr>
          <w:color w:val="auto"/>
        </w:rPr>
        <w:t xml:space="preserve">to </w:t>
      </w:r>
      <w:r w:rsidR="003A58B3" w:rsidRPr="000576D3">
        <w:rPr>
          <w:color w:val="auto"/>
        </w:rPr>
        <w:t xml:space="preserve">detect </w:t>
      </w:r>
      <w:r w:rsidR="007133E7" w:rsidRPr="000576D3">
        <w:rPr>
          <w:color w:val="auto"/>
        </w:rPr>
        <w:t>i</w:t>
      </w:r>
      <w:r w:rsidR="007133E7" w:rsidRPr="000576D3">
        <w:rPr>
          <w:color w:val="auto"/>
          <w:vertAlign w:val="superscript"/>
        </w:rPr>
        <w:t>6</w:t>
      </w:r>
      <w:r w:rsidR="007133E7" w:rsidRPr="000576D3">
        <w:rPr>
          <w:color w:val="auto"/>
        </w:rPr>
        <w:t>A</w:t>
      </w:r>
      <w:r w:rsidR="003A58B3" w:rsidRPr="000576D3">
        <w:rPr>
          <w:color w:val="auto"/>
        </w:rPr>
        <w:t xml:space="preserve"> RNA </w:t>
      </w:r>
      <w:r w:rsidR="002429BC" w:rsidRPr="000576D3">
        <w:rPr>
          <w:color w:val="auto"/>
        </w:rPr>
        <w:t>modifications</w:t>
      </w:r>
      <w:r w:rsidR="00525D5A" w:rsidRPr="000576D3">
        <w:rPr>
          <w:color w:val="auto"/>
        </w:rPr>
        <w:t xml:space="preserve">, </w:t>
      </w:r>
      <w:r w:rsidR="003A58B3" w:rsidRPr="000576D3">
        <w:rPr>
          <w:color w:val="auto"/>
        </w:rPr>
        <w:t xml:space="preserve">including </w:t>
      </w:r>
      <w:r w:rsidR="00296769" w:rsidRPr="000576D3">
        <w:rPr>
          <w:i/>
          <w:color w:val="auto"/>
        </w:rPr>
        <w:t>in vitro</w:t>
      </w:r>
      <w:r w:rsidR="003A58B3" w:rsidRPr="000576D3">
        <w:rPr>
          <w:color w:val="auto"/>
        </w:rPr>
        <w:t xml:space="preserve"> </w:t>
      </w:r>
      <w:proofErr w:type="spellStart"/>
      <w:r w:rsidR="003A58B3" w:rsidRPr="000576D3">
        <w:rPr>
          <w:color w:val="auto"/>
        </w:rPr>
        <w:t>isopentenylation</w:t>
      </w:r>
      <w:proofErr w:type="spellEnd"/>
      <w:r w:rsidR="003A58B3" w:rsidRPr="000576D3">
        <w:rPr>
          <w:color w:val="auto"/>
        </w:rPr>
        <w:t xml:space="preserve"> assays, positive hybridization in the absence of i</w:t>
      </w:r>
      <w:r w:rsidR="003A58B3" w:rsidRPr="000576D3">
        <w:rPr>
          <w:color w:val="auto"/>
          <w:vertAlign w:val="superscript"/>
        </w:rPr>
        <w:t>6</w:t>
      </w:r>
      <w:r w:rsidR="003A58B3" w:rsidRPr="000576D3">
        <w:rPr>
          <w:color w:val="auto"/>
        </w:rPr>
        <w:t>A (PHA6) assays,</w:t>
      </w:r>
      <w:r w:rsidR="00525D5A" w:rsidRPr="000576D3">
        <w:rPr>
          <w:color w:val="auto"/>
        </w:rPr>
        <w:t xml:space="preserve"> thin layer chromatography (TLC), </w:t>
      </w:r>
      <w:r w:rsidR="003A58B3" w:rsidRPr="000576D3">
        <w:rPr>
          <w:color w:val="auto"/>
        </w:rPr>
        <w:t>amino acid acceptance activity assays</w:t>
      </w:r>
      <w:r w:rsidR="00322695" w:rsidRPr="000576D3">
        <w:rPr>
          <w:color w:val="auto"/>
        </w:rPr>
        <w:t>,</w:t>
      </w:r>
      <w:r w:rsidR="003A58B3" w:rsidRPr="000576D3">
        <w:rPr>
          <w:color w:val="auto"/>
        </w:rPr>
        <w:t xml:space="preserve"> and mass spectrometry approaches (Reviewed in</w:t>
      </w:r>
      <w:r w:rsidR="00884E67" w:rsidRPr="000576D3">
        <w:rPr>
          <w:color w:val="auto"/>
        </w:rPr>
        <w:t xml:space="preserve"> Ref.</w:t>
      </w:r>
      <w:r w:rsidR="003A58B3" w:rsidRPr="000576D3">
        <w:rPr>
          <w:color w:val="auto"/>
        </w:rPr>
        <w:t xml:space="preserve"> </w:t>
      </w:r>
      <w:r w:rsidR="003A58B3" w:rsidRPr="000576D3">
        <w:rPr>
          <w:color w:val="auto"/>
        </w:rPr>
        <w:fldChar w:fldCharType="begin"/>
      </w:r>
      <w:r w:rsidR="00E33457" w:rsidRPr="000576D3">
        <w:rPr>
          <w:color w:val="auto"/>
        </w:rPr>
        <w:instrText xml:space="preserve"> ADDIN EN.CITE &lt;EndNote&gt;&lt;Cite&gt;&lt;Author&gt;Schweizer&lt;/Author&gt;&lt;Year&gt;2017&lt;/Year&gt;&lt;RecNum&gt;253&lt;/RecNum&gt;&lt;DisplayText&gt;&lt;style face="superscript"&gt;4&lt;/style&gt;&lt;/DisplayText&gt;&lt;record&gt;&lt;rec-number&gt;253&lt;/rec-number&gt;&lt;foreign-keys&gt;&lt;key app="EN" db-id="fv9wz2zty95dtaevd59vfa2lrftvvfpd290f" timestamp="1516017599"&gt;253&lt;/key&gt;&lt;/foreign-keys&gt;&lt;ref-type name="Journal Article"&gt;17&lt;/ref-type&gt;&lt;contributors&gt;&lt;authors&gt;&lt;author&gt;Schweizer, U.&lt;/author&gt;&lt;author&gt;Bohleber, S.&lt;/author&gt;&lt;author&gt;Fradejas-Villar, N.&lt;/author&gt;&lt;/authors&gt;&lt;/contributors&gt;&lt;auth-address&gt;a Institut fur Biochemie und Molekularbiologie, Rheinische Friedrich-Wilhelms-Universitat Bonn , Bonn , Germany.&lt;/auth-address&gt;&lt;titles&gt;&lt;title&gt;The modified base isopentenyladenosine and its derivatives in tRNA&lt;/title&gt;&lt;secondary-title&gt;RNA Biol&lt;/secondary-title&gt;&lt;alt-title&gt;RNA biology&lt;/alt-title&gt;&lt;/titles&gt;&lt;periodical&gt;&lt;full-title&gt;RNA Biol&lt;/full-title&gt;&lt;abbr-1&gt;RNA biology&lt;/abbr-1&gt;&lt;/periodical&gt;&lt;alt-periodical&gt;&lt;full-title&gt;RNA Biol&lt;/full-title&gt;&lt;abbr-1&gt;RNA biology&lt;/abbr-1&gt;&lt;/alt-periodical&gt;&lt;pages&gt;1197-1208&lt;/pages&gt;&lt;volume&gt;14&lt;/volume&gt;&lt;number&gt;9&lt;/number&gt;&lt;edition&gt;2017/03/10&lt;/edition&gt;&lt;keywords&gt;&lt;keyword&gt;Trit1&lt;/keyword&gt;&lt;keyword&gt;i6A&lt;/keyword&gt;&lt;keyword&gt;miaA&lt;/keyword&gt;&lt;keyword&gt;mitochondria&lt;/keyword&gt;&lt;keyword&gt;mod5&lt;/keyword&gt;&lt;keyword&gt;modification&lt;/keyword&gt;&lt;keyword&gt;selenoprotein&lt;/keyword&gt;&lt;keyword&gt;tRNA&lt;/keyword&gt;&lt;/keywords&gt;&lt;dates&gt;&lt;year&gt;2017&lt;/year&gt;&lt;pub-dates&gt;&lt;date&gt;Sep 2&lt;/date&gt;&lt;/pub-dates&gt;&lt;/dates&gt;&lt;isbn&gt;1547-6286&lt;/isbn&gt;&lt;accession-num&gt;28277934&lt;/accession-num&gt;&lt;urls&gt;&lt;/urls&gt;&lt;custom2&gt;PMC5699536&lt;/custom2&gt;&lt;electronic-resource-num&gt;10.1080/15476286.2017.1294309&lt;/electronic-resource-num&gt;&lt;remote-database-provider&gt;NLM&lt;/remote-database-provider&gt;&lt;language&gt;eng&lt;/language&gt;&lt;/record&gt;&lt;/Cite&gt;&lt;/EndNote&gt;</w:instrText>
      </w:r>
      <w:r w:rsidR="003A58B3" w:rsidRPr="000576D3">
        <w:rPr>
          <w:color w:val="auto"/>
        </w:rPr>
        <w:fldChar w:fldCharType="separate"/>
      </w:r>
      <w:r w:rsidR="00E33457" w:rsidRPr="000576D3">
        <w:rPr>
          <w:color w:val="auto"/>
          <w:vertAlign w:val="superscript"/>
        </w:rPr>
        <w:t>4</w:t>
      </w:r>
      <w:r w:rsidR="003A58B3" w:rsidRPr="000576D3">
        <w:rPr>
          <w:color w:val="auto"/>
        </w:rPr>
        <w:fldChar w:fldCharType="end"/>
      </w:r>
      <w:r w:rsidR="003A58B3" w:rsidRPr="000576D3">
        <w:rPr>
          <w:color w:val="auto"/>
        </w:rPr>
        <w:t>)</w:t>
      </w:r>
      <w:r w:rsidR="002429BC" w:rsidRPr="000576D3">
        <w:rPr>
          <w:color w:val="auto"/>
        </w:rPr>
        <w:t xml:space="preserve">. </w:t>
      </w:r>
    </w:p>
    <w:p w14:paraId="3E86F055" w14:textId="77777777" w:rsidR="000C3FA6" w:rsidRPr="000576D3" w:rsidRDefault="000C3FA6" w:rsidP="000576D3">
      <w:pPr>
        <w:widowControl/>
        <w:rPr>
          <w:color w:val="auto"/>
        </w:rPr>
      </w:pPr>
    </w:p>
    <w:p w14:paraId="35331410" w14:textId="03407AD4" w:rsidR="004958E9" w:rsidRPr="000576D3" w:rsidRDefault="000C3FA6" w:rsidP="000576D3">
      <w:pPr>
        <w:widowControl/>
        <w:rPr>
          <w:color w:val="auto"/>
        </w:rPr>
      </w:pPr>
      <w:r w:rsidRPr="000576D3">
        <w:rPr>
          <w:color w:val="auto"/>
        </w:rPr>
        <w:t>An</w:t>
      </w:r>
      <w:r w:rsidR="000B0EE9" w:rsidRPr="000576D3">
        <w:rPr>
          <w:color w:val="auto"/>
        </w:rPr>
        <w:t xml:space="preserve"> </w:t>
      </w:r>
      <w:r w:rsidR="00296769" w:rsidRPr="000576D3">
        <w:rPr>
          <w:i/>
          <w:color w:val="auto"/>
        </w:rPr>
        <w:t>in vitro</w:t>
      </w:r>
      <w:r w:rsidR="00D41CAC" w:rsidRPr="000576D3">
        <w:rPr>
          <w:color w:val="auto"/>
        </w:rPr>
        <w:t xml:space="preserve"> </w:t>
      </w:r>
      <w:proofErr w:type="spellStart"/>
      <w:r w:rsidR="00D41CAC" w:rsidRPr="000576D3">
        <w:rPr>
          <w:color w:val="auto"/>
        </w:rPr>
        <w:t>isop</w:t>
      </w:r>
      <w:r w:rsidR="003A58B3" w:rsidRPr="000576D3">
        <w:rPr>
          <w:color w:val="auto"/>
        </w:rPr>
        <w:t>entenylation</w:t>
      </w:r>
      <w:proofErr w:type="spellEnd"/>
      <w:r w:rsidR="003A58B3" w:rsidRPr="000576D3">
        <w:rPr>
          <w:color w:val="auto"/>
        </w:rPr>
        <w:t xml:space="preserve"> assay</w:t>
      </w:r>
      <w:r w:rsidR="000B0EE9" w:rsidRPr="000576D3">
        <w:rPr>
          <w:color w:val="auto"/>
        </w:rPr>
        <w:t xml:space="preserve"> </w:t>
      </w:r>
      <w:r w:rsidRPr="000576D3">
        <w:rPr>
          <w:color w:val="auto"/>
        </w:rPr>
        <w:t xml:space="preserve">has been described that </w:t>
      </w:r>
      <w:r w:rsidR="000B0EE9" w:rsidRPr="000576D3">
        <w:rPr>
          <w:color w:val="auto"/>
        </w:rPr>
        <w:t>ut</w:t>
      </w:r>
      <w:r w:rsidR="006A7C47" w:rsidRPr="000576D3">
        <w:rPr>
          <w:color w:val="auto"/>
        </w:rPr>
        <w:t>i</w:t>
      </w:r>
      <w:r w:rsidR="000B0EE9" w:rsidRPr="000576D3">
        <w:rPr>
          <w:color w:val="auto"/>
        </w:rPr>
        <w:t>lize</w:t>
      </w:r>
      <w:r w:rsidR="00D41CAC" w:rsidRPr="000576D3">
        <w:rPr>
          <w:color w:val="auto"/>
        </w:rPr>
        <w:t>s</w:t>
      </w:r>
      <w:r w:rsidR="000B0EE9" w:rsidRPr="000576D3">
        <w:rPr>
          <w:color w:val="auto"/>
        </w:rPr>
        <w:t xml:space="preserve"> </w:t>
      </w:r>
      <w:r w:rsidR="000B0EE9" w:rsidRPr="000576D3">
        <w:rPr>
          <w:color w:val="auto"/>
          <w:vertAlign w:val="superscript"/>
        </w:rPr>
        <w:t>14</w:t>
      </w:r>
      <w:r w:rsidR="000B0EE9" w:rsidRPr="000576D3">
        <w:rPr>
          <w:color w:val="auto"/>
        </w:rPr>
        <w:t xml:space="preserve">C-DMAPP and </w:t>
      </w:r>
      <w:r w:rsidR="003A58B3" w:rsidRPr="000576D3">
        <w:rPr>
          <w:color w:val="auto"/>
        </w:rPr>
        <w:t>unla</w:t>
      </w:r>
      <w:r w:rsidR="00633207" w:rsidRPr="000576D3">
        <w:rPr>
          <w:color w:val="auto"/>
        </w:rPr>
        <w:t xml:space="preserve">beled </w:t>
      </w:r>
      <w:proofErr w:type="spellStart"/>
      <w:r w:rsidR="00633207" w:rsidRPr="000576D3">
        <w:rPr>
          <w:color w:val="auto"/>
        </w:rPr>
        <w:t>tRNAs</w:t>
      </w:r>
      <w:proofErr w:type="spellEnd"/>
      <w:r w:rsidR="00F72FEE" w:rsidRPr="000576D3">
        <w:rPr>
          <w:color w:val="auto"/>
        </w:rPr>
        <w:t>.</w:t>
      </w:r>
      <w:r w:rsidR="00633207" w:rsidRPr="000576D3">
        <w:rPr>
          <w:color w:val="auto"/>
        </w:rPr>
        <w:t xml:space="preserve"> </w:t>
      </w:r>
      <w:r w:rsidR="003A70C8" w:rsidRPr="000576D3">
        <w:rPr>
          <w:color w:val="auto"/>
        </w:rPr>
        <w:t>I</w:t>
      </w:r>
      <w:r w:rsidR="00633207" w:rsidRPr="000576D3">
        <w:rPr>
          <w:color w:val="auto"/>
        </w:rPr>
        <w:t>n</w:t>
      </w:r>
      <w:r w:rsidR="003A70C8" w:rsidRPr="000576D3">
        <w:rPr>
          <w:color w:val="auto"/>
        </w:rPr>
        <w:t xml:space="preserve"> this assay</w:t>
      </w:r>
      <w:r w:rsidR="009F37EC" w:rsidRPr="000576D3">
        <w:rPr>
          <w:color w:val="auto"/>
        </w:rPr>
        <w:t>,</w:t>
      </w:r>
      <w:r w:rsidR="00D41CAC" w:rsidRPr="000576D3">
        <w:rPr>
          <w:color w:val="auto"/>
        </w:rPr>
        <w:t xml:space="preserve"> radioactive </w:t>
      </w:r>
      <w:r w:rsidR="00F91823" w:rsidRPr="000576D3">
        <w:rPr>
          <w:color w:val="auto"/>
        </w:rPr>
        <w:t>carbon</w:t>
      </w:r>
      <w:r w:rsidR="007E2C76" w:rsidRPr="000576D3">
        <w:rPr>
          <w:color w:val="auto"/>
        </w:rPr>
        <w:t xml:space="preserve"> is </w:t>
      </w:r>
      <w:r w:rsidR="002C7640" w:rsidRPr="000576D3">
        <w:rPr>
          <w:color w:val="auto"/>
        </w:rPr>
        <w:t>transferred</w:t>
      </w:r>
      <w:r w:rsidR="00F91823" w:rsidRPr="000576D3">
        <w:rPr>
          <w:color w:val="auto"/>
        </w:rPr>
        <w:t xml:space="preserve"> to </w:t>
      </w:r>
      <w:r w:rsidR="00D41CAC" w:rsidRPr="000576D3">
        <w:rPr>
          <w:color w:val="auto"/>
        </w:rPr>
        <w:t>RNA</w:t>
      </w:r>
      <w:r w:rsidR="002C7640" w:rsidRPr="000576D3">
        <w:rPr>
          <w:color w:val="auto"/>
        </w:rPr>
        <w:t xml:space="preserve"> from </w:t>
      </w:r>
      <w:r w:rsidR="002C7640" w:rsidRPr="000576D3">
        <w:rPr>
          <w:color w:val="auto"/>
          <w:vertAlign w:val="superscript"/>
        </w:rPr>
        <w:t>14</w:t>
      </w:r>
      <w:r w:rsidR="00633207" w:rsidRPr="000576D3">
        <w:rPr>
          <w:color w:val="auto"/>
        </w:rPr>
        <w:t>C-DMAPP by the</w:t>
      </w:r>
      <w:r w:rsidR="002C7640" w:rsidRPr="000576D3">
        <w:rPr>
          <w:color w:val="auto"/>
        </w:rPr>
        <w:t xml:space="preserve"> isopentenyl transferase</w:t>
      </w:r>
      <w:r w:rsidR="000B0EE9" w:rsidRPr="000576D3">
        <w:rPr>
          <w:color w:val="auto"/>
        </w:rPr>
        <w:t xml:space="preserve">. </w:t>
      </w:r>
      <w:r w:rsidR="00C97CC4" w:rsidRPr="000576D3">
        <w:rPr>
          <w:color w:val="auto"/>
        </w:rPr>
        <w:t>While t</w:t>
      </w:r>
      <w:r w:rsidR="000B0EE9" w:rsidRPr="000576D3">
        <w:rPr>
          <w:color w:val="auto"/>
        </w:rPr>
        <w:t>his ass</w:t>
      </w:r>
      <w:r w:rsidR="003A58B3" w:rsidRPr="000576D3">
        <w:rPr>
          <w:color w:val="auto"/>
        </w:rPr>
        <w:t>ay is highly</w:t>
      </w:r>
      <w:r w:rsidR="000B0EE9" w:rsidRPr="000576D3">
        <w:rPr>
          <w:color w:val="auto"/>
        </w:rPr>
        <w:t xml:space="preserve"> </w:t>
      </w:r>
      <w:r w:rsidR="003A58B3" w:rsidRPr="000576D3">
        <w:rPr>
          <w:color w:val="auto"/>
        </w:rPr>
        <w:t>sensitive</w:t>
      </w:r>
      <w:r w:rsidR="00963A73" w:rsidRPr="000576D3">
        <w:rPr>
          <w:color w:val="auto"/>
        </w:rPr>
        <w:t xml:space="preserve">, </w:t>
      </w:r>
      <w:r w:rsidR="00C97CC4" w:rsidRPr="000576D3">
        <w:rPr>
          <w:color w:val="auto"/>
        </w:rPr>
        <w:t>it is</w:t>
      </w:r>
      <w:r w:rsidR="00977A9D" w:rsidRPr="000576D3">
        <w:rPr>
          <w:color w:val="auto"/>
        </w:rPr>
        <w:t xml:space="preserve"> </w:t>
      </w:r>
      <w:r w:rsidR="009F37EC" w:rsidRPr="000576D3">
        <w:rPr>
          <w:color w:val="auto"/>
        </w:rPr>
        <w:t>often</w:t>
      </w:r>
      <w:r w:rsidR="00963A73" w:rsidRPr="000576D3">
        <w:rPr>
          <w:color w:val="auto"/>
        </w:rPr>
        <w:t xml:space="preserve"> </w:t>
      </w:r>
      <w:r w:rsidR="00633207" w:rsidRPr="000576D3">
        <w:rPr>
          <w:color w:val="auto"/>
        </w:rPr>
        <w:t xml:space="preserve">difficult to determine the specific residue that </w:t>
      </w:r>
      <w:r w:rsidR="00C97CC4" w:rsidRPr="000576D3">
        <w:rPr>
          <w:color w:val="auto"/>
        </w:rPr>
        <w:t>i</w:t>
      </w:r>
      <w:r w:rsidR="00633207" w:rsidRPr="000576D3">
        <w:rPr>
          <w:color w:val="auto"/>
        </w:rPr>
        <w:t>s modified</w:t>
      </w:r>
      <w:r w:rsidR="004958E9" w:rsidRPr="000576D3">
        <w:rPr>
          <w:color w:val="auto"/>
        </w:rPr>
        <w:fldChar w:fldCharType="begin">
          <w:fldData xml:space="preserve">PEVuZE5vdGU+PENpdGU+PEF1dGhvcj5ZdWU8L0F1dGhvcj48WWVhcj4yMDE2PC9ZZWFyPjxSZWNO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ZdWU8L0F1dGhvcj48WWVhcj4yMDE2PC9ZZWFyPjxSZWNO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4958E9" w:rsidRPr="000576D3">
        <w:rPr>
          <w:color w:val="auto"/>
        </w:rPr>
      </w:r>
      <w:r w:rsidR="004958E9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9,20,27</w:t>
      </w:r>
      <w:r w:rsidR="004958E9" w:rsidRPr="000576D3">
        <w:rPr>
          <w:color w:val="auto"/>
        </w:rPr>
        <w:fldChar w:fldCharType="end"/>
      </w:r>
      <w:r w:rsidR="00963A73" w:rsidRPr="000576D3">
        <w:rPr>
          <w:color w:val="auto"/>
        </w:rPr>
        <w:t xml:space="preserve">. </w:t>
      </w:r>
      <w:r w:rsidR="00ED3B0B" w:rsidRPr="000576D3">
        <w:rPr>
          <w:color w:val="auto"/>
        </w:rPr>
        <w:t xml:space="preserve">PHA6 </w:t>
      </w:r>
      <w:r w:rsidR="00C97CC4" w:rsidRPr="000576D3">
        <w:rPr>
          <w:color w:val="auto"/>
        </w:rPr>
        <w:t>assays</w:t>
      </w:r>
      <w:r w:rsidR="00474274" w:rsidRPr="000576D3">
        <w:rPr>
          <w:color w:val="auto"/>
        </w:rPr>
        <w:t xml:space="preserve"> </w:t>
      </w:r>
      <w:r w:rsidR="00633207" w:rsidRPr="000576D3">
        <w:rPr>
          <w:color w:val="auto"/>
        </w:rPr>
        <w:t>rely on the bulky i</w:t>
      </w:r>
      <w:r w:rsidR="00633207" w:rsidRPr="000576D3">
        <w:rPr>
          <w:color w:val="auto"/>
          <w:vertAlign w:val="superscript"/>
        </w:rPr>
        <w:t>6</w:t>
      </w:r>
      <w:r w:rsidR="00633207" w:rsidRPr="000576D3">
        <w:rPr>
          <w:color w:val="auto"/>
        </w:rPr>
        <w:t>A</w:t>
      </w:r>
      <w:r w:rsidR="004958E9" w:rsidRPr="000576D3">
        <w:rPr>
          <w:color w:val="auto"/>
        </w:rPr>
        <w:t xml:space="preserve"> </w:t>
      </w:r>
      <w:r w:rsidR="0011592F" w:rsidRPr="000576D3">
        <w:rPr>
          <w:color w:val="auto"/>
        </w:rPr>
        <w:t>modification interfering</w:t>
      </w:r>
      <w:r w:rsidR="00C97CC4" w:rsidRPr="000576D3">
        <w:rPr>
          <w:color w:val="auto"/>
        </w:rPr>
        <w:t xml:space="preserve"> </w:t>
      </w:r>
      <w:r w:rsidR="004958E9" w:rsidRPr="000576D3">
        <w:rPr>
          <w:color w:val="auto"/>
        </w:rPr>
        <w:t>with hybridization of a</w:t>
      </w:r>
      <w:r w:rsidR="004958E9" w:rsidRPr="000576D3">
        <w:rPr>
          <w:color w:val="auto"/>
          <w:vertAlign w:val="superscript"/>
        </w:rPr>
        <w:t xml:space="preserve"> 32</w:t>
      </w:r>
      <w:r w:rsidR="00474274" w:rsidRPr="000576D3">
        <w:rPr>
          <w:color w:val="auto"/>
        </w:rPr>
        <w:t xml:space="preserve">P-labeled probe </w:t>
      </w:r>
      <w:r w:rsidR="00C97CC4" w:rsidRPr="000576D3">
        <w:rPr>
          <w:color w:val="auto"/>
        </w:rPr>
        <w:t>spanning</w:t>
      </w:r>
      <w:r w:rsidR="00633207" w:rsidRPr="000576D3">
        <w:rPr>
          <w:color w:val="auto"/>
        </w:rPr>
        <w:t xml:space="preserve"> the modified</w:t>
      </w:r>
      <w:r w:rsidR="004958E9" w:rsidRPr="000576D3">
        <w:rPr>
          <w:color w:val="auto"/>
        </w:rPr>
        <w:t xml:space="preserve"> resid</w:t>
      </w:r>
      <w:r w:rsidR="00F91823" w:rsidRPr="000576D3">
        <w:rPr>
          <w:color w:val="auto"/>
        </w:rPr>
        <w:t>u</w:t>
      </w:r>
      <w:r w:rsidR="00474274" w:rsidRPr="000576D3">
        <w:rPr>
          <w:color w:val="auto"/>
        </w:rPr>
        <w:t>e</w:t>
      </w:r>
      <w:r w:rsidR="00C97CC4" w:rsidRPr="000576D3">
        <w:rPr>
          <w:color w:val="auto"/>
        </w:rPr>
        <w:t>. As such, h</w:t>
      </w:r>
      <w:r w:rsidR="00F91823" w:rsidRPr="000576D3">
        <w:rPr>
          <w:color w:val="auto"/>
        </w:rPr>
        <w:t>ybridization</w:t>
      </w:r>
      <w:r w:rsidR="004958E9" w:rsidRPr="000576D3">
        <w:rPr>
          <w:color w:val="auto"/>
        </w:rPr>
        <w:t xml:space="preserve"> </w:t>
      </w:r>
      <w:r w:rsidR="00F91823" w:rsidRPr="000576D3">
        <w:rPr>
          <w:color w:val="auto"/>
        </w:rPr>
        <w:t>is</w:t>
      </w:r>
      <w:r w:rsidR="004958E9" w:rsidRPr="000576D3">
        <w:rPr>
          <w:color w:val="auto"/>
        </w:rPr>
        <w:t xml:space="preserve"> greater in the </w:t>
      </w:r>
      <w:r w:rsidR="00F91823" w:rsidRPr="000576D3">
        <w:rPr>
          <w:color w:val="auto"/>
        </w:rPr>
        <w:t>absence</w:t>
      </w:r>
      <w:r w:rsidR="004958E9" w:rsidRPr="000576D3">
        <w:rPr>
          <w:color w:val="auto"/>
        </w:rPr>
        <w:t xml:space="preserve"> of </w:t>
      </w:r>
      <w:r w:rsidR="00F91823" w:rsidRPr="000576D3">
        <w:rPr>
          <w:color w:val="auto"/>
        </w:rPr>
        <w:t xml:space="preserve">an </w:t>
      </w:r>
      <w:r w:rsidR="00633207" w:rsidRPr="000576D3">
        <w:rPr>
          <w:color w:val="auto"/>
        </w:rPr>
        <w:t>i</w:t>
      </w:r>
      <w:r w:rsidR="00633207" w:rsidRPr="000576D3">
        <w:rPr>
          <w:color w:val="auto"/>
          <w:vertAlign w:val="superscript"/>
        </w:rPr>
        <w:t>6</w:t>
      </w:r>
      <w:r w:rsidR="00633207" w:rsidRPr="000576D3">
        <w:rPr>
          <w:color w:val="auto"/>
        </w:rPr>
        <w:t>A</w:t>
      </w:r>
      <w:r w:rsidR="004958E9" w:rsidRPr="000576D3">
        <w:rPr>
          <w:color w:val="auto"/>
        </w:rPr>
        <w:t xml:space="preserve"> modification</w:t>
      </w:r>
      <w:r w:rsidR="004958E9" w:rsidRPr="000576D3">
        <w:rPr>
          <w:color w:val="auto"/>
        </w:rPr>
        <w:fldChar w:fldCharType="begin">
          <w:fldData xml:space="preserve">PEVuZE5vdGU+PENpdGU+PEF1dGhvcj5MYW1pY2hoYW5lPC9BdXRob3I+PFllYXI+MjAxMTwvWWVh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MYW1pY2hoYW5lPC9BdXRob3I+PFllYXI+MjAxMTwvWWVh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4958E9" w:rsidRPr="000576D3">
        <w:rPr>
          <w:color w:val="auto"/>
        </w:rPr>
      </w:r>
      <w:r w:rsidR="004958E9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8,28,29</w:t>
      </w:r>
      <w:r w:rsidR="004958E9" w:rsidRPr="000576D3">
        <w:rPr>
          <w:color w:val="auto"/>
        </w:rPr>
        <w:fldChar w:fldCharType="end"/>
      </w:r>
      <w:r w:rsidR="004958E9" w:rsidRPr="000576D3">
        <w:rPr>
          <w:color w:val="auto"/>
        </w:rPr>
        <w:t xml:space="preserve">. </w:t>
      </w:r>
      <w:r w:rsidR="00C64146" w:rsidRPr="000576D3">
        <w:rPr>
          <w:color w:val="auto"/>
        </w:rPr>
        <w:t>PHA6 assays are</w:t>
      </w:r>
      <w:r w:rsidR="004958E9" w:rsidRPr="000576D3">
        <w:rPr>
          <w:color w:val="auto"/>
        </w:rPr>
        <w:t xml:space="preserve"> high</w:t>
      </w:r>
      <w:r w:rsidR="00C64146" w:rsidRPr="000576D3">
        <w:rPr>
          <w:color w:val="auto"/>
        </w:rPr>
        <w:t>ly</w:t>
      </w:r>
      <w:r w:rsidR="004958E9" w:rsidRPr="000576D3">
        <w:rPr>
          <w:color w:val="auto"/>
        </w:rPr>
        <w:t xml:space="preserve"> sensitiv</w:t>
      </w:r>
      <w:r w:rsidR="00884E67" w:rsidRPr="000576D3">
        <w:rPr>
          <w:color w:val="auto"/>
        </w:rPr>
        <w:t>e</w:t>
      </w:r>
      <w:r w:rsidR="004958E9" w:rsidRPr="000576D3">
        <w:rPr>
          <w:color w:val="auto"/>
        </w:rPr>
        <w:t>, and</w:t>
      </w:r>
      <w:r w:rsidR="003B5B75" w:rsidRPr="000576D3">
        <w:rPr>
          <w:color w:val="auto"/>
        </w:rPr>
        <w:t xml:space="preserve"> </w:t>
      </w:r>
      <w:r w:rsidR="00C64146" w:rsidRPr="000576D3">
        <w:rPr>
          <w:color w:val="auto"/>
        </w:rPr>
        <w:t>capable of</w:t>
      </w:r>
      <w:r w:rsidR="004958E9" w:rsidRPr="000576D3">
        <w:rPr>
          <w:color w:val="auto"/>
        </w:rPr>
        <w:t xml:space="preserve"> analyz</w:t>
      </w:r>
      <w:r w:rsidR="00C64146" w:rsidRPr="000576D3">
        <w:rPr>
          <w:color w:val="auto"/>
        </w:rPr>
        <w:t>ing</w:t>
      </w:r>
      <w:r w:rsidR="00474274" w:rsidRPr="000576D3">
        <w:rPr>
          <w:color w:val="auto"/>
        </w:rPr>
        <w:t xml:space="preserve"> total RNA extracted from cellular</w:t>
      </w:r>
      <w:r w:rsidR="006A7C47" w:rsidRPr="000576D3">
        <w:rPr>
          <w:color w:val="auto"/>
        </w:rPr>
        <w:t xml:space="preserve"> lysates</w:t>
      </w:r>
      <w:r w:rsidR="004958E9" w:rsidRPr="000576D3">
        <w:rPr>
          <w:color w:val="auto"/>
        </w:rPr>
        <w:t xml:space="preserve">. </w:t>
      </w:r>
      <w:r w:rsidR="00F028D5" w:rsidRPr="000576D3">
        <w:rPr>
          <w:color w:val="auto"/>
        </w:rPr>
        <w:t xml:space="preserve">Additionally, the ability to </w:t>
      </w:r>
      <w:r w:rsidR="00474274" w:rsidRPr="000576D3">
        <w:rPr>
          <w:color w:val="auto"/>
        </w:rPr>
        <w:t>design</w:t>
      </w:r>
      <w:r w:rsidR="00F91823" w:rsidRPr="000576D3">
        <w:rPr>
          <w:color w:val="auto"/>
        </w:rPr>
        <w:t xml:space="preserve"> probes specific to the</w:t>
      </w:r>
      <w:r w:rsidR="00F028D5" w:rsidRPr="000576D3">
        <w:rPr>
          <w:color w:val="auto"/>
        </w:rPr>
        <w:t xml:space="preserve"> </w:t>
      </w:r>
      <w:r w:rsidR="00F91823" w:rsidRPr="000576D3">
        <w:rPr>
          <w:color w:val="auto"/>
        </w:rPr>
        <w:t xml:space="preserve">RNA of </w:t>
      </w:r>
      <w:r w:rsidR="00474274" w:rsidRPr="000576D3">
        <w:rPr>
          <w:color w:val="auto"/>
        </w:rPr>
        <w:t>interest</w:t>
      </w:r>
      <w:r w:rsidR="00FC679F" w:rsidRPr="000576D3">
        <w:rPr>
          <w:color w:val="auto"/>
        </w:rPr>
        <w:t xml:space="preserve"> gives</w:t>
      </w:r>
      <w:r w:rsidR="00474274" w:rsidRPr="000576D3">
        <w:rPr>
          <w:color w:val="auto"/>
        </w:rPr>
        <w:t xml:space="preserve"> this method</w:t>
      </w:r>
      <w:r w:rsidR="00F91823" w:rsidRPr="000576D3">
        <w:rPr>
          <w:color w:val="auto"/>
        </w:rPr>
        <w:t xml:space="preserve"> </w:t>
      </w:r>
      <w:r w:rsidR="00C64146" w:rsidRPr="000576D3">
        <w:rPr>
          <w:color w:val="auto"/>
        </w:rPr>
        <w:t xml:space="preserve">substantial target </w:t>
      </w:r>
      <w:r w:rsidR="00F91823" w:rsidRPr="000576D3">
        <w:rPr>
          <w:color w:val="auto"/>
        </w:rPr>
        <w:t>flexibility</w:t>
      </w:r>
      <w:r w:rsidR="00633207" w:rsidRPr="000576D3">
        <w:rPr>
          <w:color w:val="auto"/>
        </w:rPr>
        <w:t xml:space="preserve">. </w:t>
      </w:r>
      <w:r w:rsidR="00FC679F" w:rsidRPr="000576D3">
        <w:rPr>
          <w:color w:val="auto"/>
        </w:rPr>
        <w:t xml:space="preserve">However, </w:t>
      </w:r>
      <w:r w:rsidR="00633207" w:rsidRPr="000576D3">
        <w:rPr>
          <w:color w:val="auto"/>
        </w:rPr>
        <w:t>PHA6 assays are</w:t>
      </w:r>
      <w:r w:rsidR="00ED3B0B" w:rsidRPr="000576D3">
        <w:rPr>
          <w:color w:val="auto"/>
        </w:rPr>
        <w:t xml:space="preserve"> limited to</w:t>
      </w:r>
      <w:r w:rsidR="00474274" w:rsidRPr="000576D3">
        <w:rPr>
          <w:color w:val="auto"/>
        </w:rPr>
        <w:t xml:space="preserve"> </w:t>
      </w:r>
      <w:r w:rsidR="00633207" w:rsidRPr="000576D3">
        <w:rPr>
          <w:color w:val="auto"/>
        </w:rPr>
        <w:t xml:space="preserve">the </w:t>
      </w:r>
      <w:r w:rsidR="00474274" w:rsidRPr="000576D3">
        <w:rPr>
          <w:color w:val="auto"/>
        </w:rPr>
        <w:t>characteriz</w:t>
      </w:r>
      <w:r w:rsidR="00ED3B0B" w:rsidRPr="000576D3">
        <w:rPr>
          <w:color w:val="auto"/>
        </w:rPr>
        <w:t>ation of</w:t>
      </w:r>
      <w:r w:rsidR="00474274" w:rsidRPr="000576D3">
        <w:rPr>
          <w:color w:val="auto"/>
        </w:rPr>
        <w:t xml:space="preserve"> modification</w:t>
      </w:r>
      <w:r w:rsidR="00ED3B0B" w:rsidRPr="000576D3">
        <w:rPr>
          <w:color w:val="auto"/>
        </w:rPr>
        <w:t>s that occur on</w:t>
      </w:r>
      <w:r w:rsidR="00C64146" w:rsidRPr="000576D3">
        <w:rPr>
          <w:color w:val="auto"/>
        </w:rPr>
        <w:t xml:space="preserve"> </w:t>
      </w:r>
      <w:r w:rsidR="00474274" w:rsidRPr="000576D3">
        <w:rPr>
          <w:color w:val="auto"/>
        </w:rPr>
        <w:t>residues with</w:t>
      </w:r>
      <w:r w:rsidR="00ED3B0B" w:rsidRPr="000576D3">
        <w:rPr>
          <w:color w:val="auto"/>
        </w:rPr>
        <w:t xml:space="preserve">in the </w:t>
      </w:r>
      <w:r w:rsidR="00ED3B0B" w:rsidRPr="000576D3">
        <w:rPr>
          <w:color w:val="auto"/>
        </w:rPr>
        <w:lastRenderedPageBreak/>
        <w:t>targeted region of the probe</w:t>
      </w:r>
      <w:r w:rsidR="00633207" w:rsidRPr="000576D3">
        <w:rPr>
          <w:color w:val="auto"/>
        </w:rPr>
        <w:t xml:space="preserve"> and</w:t>
      </w:r>
      <w:r w:rsidR="00884E67" w:rsidRPr="000576D3">
        <w:rPr>
          <w:color w:val="auto"/>
        </w:rPr>
        <w:t xml:space="preserve"> </w:t>
      </w:r>
      <w:r w:rsidR="00633207" w:rsidRPr="000576D3">
        <w:rPr>
          <w:color w:val="auto"/>
        </w:rPr>
        <w:t xml:space="preserve">therefore </w:t>
      </w:r>
      <w:r w:rsidR="00C97CC4" w:rsidRPr="000576D3">
        <w:rPr>
          <w:color w:val="auto"/>
        </w:rPr>
        <w:t xml:space="preserve">are </w:t>
      </w:r>
      <w:r w:rsidR="00633207" w:rsidRPr="000576D3">
        <w:rPr>
          <w:color w:val="auto"/>
        </w:rPr>
        <w:t>less likely to</w:t>
      </w:r>
      <w:r w:rsidR="00F91823" w:rsidRPr="000576D3">
        <w:rPr>
          <w:color w:val="auto"/>
        </w:rPr>
        <w:t xml:space="preserve"> identify</w:t>
      </w:r>
      <w:r w:rsidR="00474274" w:rsidRPr="000576D3">
        <w:rPr>
          <w:color w:val="auto"/>
        </w:rPr>
        <w:t xml:space="preserve"> novel</w:t>
      </w:r>
      <w:r w:rsidR="006A7C47" w:rsidRPr="000576D3">
        <w:rPr>
          <w:color w:val="auto"/>
        </w:rPr>
        <w:t xml:space="preserve"> </w:t>
      </w:r>
      <w:r w:rsidR="000252E3" w:rsidRPr="000576D3">
        <w:rPr>
          <w:color w:val="auto"/>
        </w:rPr>
        <w:t>modification</w:t>
      </w:r>
      <w:r w:rsidR="00474274" w:rsidRPr="000576D3">
        <w:rPr>
          <w:color w:val="auto"/>
        </w:rPr>
        <w:t xml:space="preserve"> sites</w:t>
      </w:r>
      <w:r w:rsidR="006A7C47" w:rsidRPr="000576D3">
        <w:rPr>
          <w:color w:val="auto"/>
        </w:rPr>
        <w:t xml:space="preserve">. </w:t>
      </w:r>
      <w:r w:rsidR="00C97CC4" w:rsidRPr="000576D3">
        <w:rPr>
          <w:color w:val="auto"/>
        </w:rPr>
        <w:t>In addition, as absence of binding is indicative of modification, other modifications or mutations that affect RNA binding will confound data analysis.</w:t>
      </w:r>
      <w:r w:rsidR="003B5B75" w:rsidRPr="000576D3">
        <w:rPr>
          <w:color w:val="auto"/>
        </w:rPr>
        <w:t xml:space="preserve"> </w:t>
      </w:r>
    </w:p>
    <w:p w14:paraId="0616968C" w14:textId="54F165D4" w:rsidR="00484475" w:rsidRPr="000576D3" w:rsidRDefault="00484475" w:rsidP="000576D3">
      <w:pPr>
        <w:widowControl/>
        <w:rPr>
          <w:color w:val="auto"/>
        </w:rPr>
      </w:pPr>
    </w:p>
    <w:p w14:paraId="3F44273F" w14:textId="43CB9E4C" w:rsidR="00B449DC" w:rsidRPr="000576D3" w:rsidRDefault="00E05712" w:rsidP="000576D3">
      <w:pPr>
        <w:widowControl/>
        <w:rPr>
          <w:color w:val="auto"/>
        </w:rPr>
      </w:pPr>
      <w:r w:rsidRPr="000576D3">
        <w:rPr>
          <w:color w:val="auto"/>
        </w:rPr>
        <w:t>Another approach combines</w:t>
      </w:r>
      <w:r w:rsidR="00977A9D" w:rsidRPr="000576D3">
        <w:rPr>
          <w:color w:val="auto"/>
        </w:rPr>
        <w:t xml:space="preserve"> benzyl DEAE cellulose (</w:t>
      </w:r>
      <w:r w:rsidR="00D83EDB" w:rsidRPr="000576D3">
        <w:rPr>
          <w:color w:val="auto"/>
        </w:rPr>
        <w:t>BD</w:t>
      </w:r>
      <w:r w:rsidR="00977A9D" w:rsidRPr="000576D3">
        <w:rPr>
          <w:color w:val="auto"/>
        </w:rPr>
        <w:t>)</w:t>
      </w:r>
      <w:r w:rsidR="00D83EDB" w:rsidRPr="000576D3">
        <w:rPr>
          <w:color w:val="auto"/>
        </w:rPr>
        <w:t xml:space="preserve"> cellu</w:t>
      </w:r>
      <w:r w:rsidR="00917C60" w:rsidRPr="000576D3">
        <w:rPr>
          <w:color w:val="auto"/>
        </w:rPr>
        <w:t xml:space="preserve">lose </w:t>
      </w:r>
      <w:r w:rsidR="00D83EDB" w:rsidRPr="000576D3">
        <w:rPr>
          <w:color w:val="auto"/>
        </w:rPr>
        <w:t>chromatography with amino</w:t>
      </w:r>
      <w:r w:rsidR="007A409B" w:rsidRPr="000576D3">
        <w:rPr>
          <w:color w:val="auto"/>
        </w:rPr>
        <w:t xml:space="preserve"> acid acceptance activity as a readout of i</w:t>
      </w:r>
      <w:r w:rsidR="007A409B" w:rsidRPr="000576D3">
        <w:rPr>
          <w:color w:val="auto"/>
          <w:vertAlign w:val="superscript"/>
        </w:rPr>
        <w:t>6</w:t>
      </w:r>
      <w:r w:rsidR="007A409B" w:rsidRPr="000576D3">
        <w:rPr>
          <w:color w:val="auto"/>
        </w:rPr>
        <w:t>A modifications in tRNA</w:t>
      </w:r>
      <w:r w:rsidR="007A409B" w:rsidRPr="000576D3">
        <w:rPr>
          <w:color w:val="auto"/>
        </w:rPr>
        <w:fldChar w:fldCharType="begin"/>
      </w:r>
      <w:r w:rsidR="00193AC6" w:rsidRPr="000576D3">
        <w:rPr>
          <w:color w:val="auto"/>
        </w:rPr>
        <w:instrText xml:space="preserve"> ADDIN EN.CITE &lt;EndNote&gt;&lt;Cite&gt;&lt;Author&gt;Laten&lt;/Author&gt;&lt;Year&gt;1978&lt;/Year&gt;&lt;RecNum&gt;282&lt;/RecNum&gt;&lt;DisplayText&gt;&lt;style face="superscript"&gt;30&lt;/style&gt;&lt;/DisplayText&gt;&lt;record&gt;&lt;rec-number&gt;282&lt;/rec-number&gt;&lt;foreign-keys&gt;&lt;key app="EN" db-id="fv9wz2zty95dtaevd59vfa2lrftvvfpd290f" timestamp="1516708242"&gt;282&lt;/key&gt;&lt;/foreign-keys&gt;&lt;ref-type name="Journal Article"&gt;17&lt;/ref-type&gt;&lt;contributors&gt;&lt;authors&gt;&lt;author&gt;Laten, H.&lt;/author&gt;&lt;author&gt;Gorman, J.&lt;/author&gt;&lt;author&gt;Bock, R. M.&lt;/author&gt;&lt;/authors&gt;&lt;/contributors&gt;&lt;titles&gt;&lt;title&gt;Isopentenyladenosine deficient tRNA from an antisuppressor mutant of Saccharomyces cerevisiae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4329-42&lt;/pages&gt;&lt;volume&gt;5&lt;/volume&gt;&lt;number&gt;11&lt;/number&gt;&lt;edition&gt;1978/11/01&lt;/edition&gt;&lt;keywords&gt;&lt;keyword&gt;Adenosine/*analogs &amp;amp; derivatives&lt;/keyword&gt;&lt;keyword&gt;Isopentenyladenosine/*metabolism&lt;/keyword&gt;&lt;keyword&gt;Mutation&lt;/keyword&gt;&lt;keyword&gt;Phenotype&lt;/keyword&gt;&lt;keyword&gt;Purines/analysis&lt;/keyword&gt;&lt;keyword&gt;Pyrimidines/analysis&lt;/keyword&gt;&lt;keyword&gt;RNA, Transfer/*metabolism&lt;/keyword&gt;&lt;keyword&gt;Saccharomyces cerevisiae/*metabolism&lt;/keyword&gt;&lt;keyword&gt;*Suppression, Genetic&lt;/keyword&gt;&lt;/keywords&gt;&lt;dates&gt;&lt;year&gt;1978&lt;/year&gt;&lt;pub-dates&gt;&lt;date&gt;Nov&lt;/date&gt;&lt;/pub-dates&gt;&lt;/dates&gt;&lt;isbn&gt;0305-1048 (Print)&amp;#xD;0305-1048&lt;/isbn&gt;&lt;accession-num&gt;364426&lt;/accession-num&gt;&lt;urls&gt;&lt;/urls&gt;&lt;custom2&gt;PMC342752&lt;/custom2&gt;&lt;remote-database-provider&gt;NLM&lt;/remote-database-provider&gt;&lt;language&gt;eng&lt;/language&gt;&lt;/record&gt;&lt;/Cite&gt;&lt;/EndNote&gt;</w:instrText>
      </w:r>
      <w:r w:rsidR="007A409B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0</w:t>
      </w:r>
      <w:r w:rsidR="007A409B" w:rsidRPr="000576D3">
        <w:rPr>
          <w:color w:val="auto"/>
        </w:rPr>
        <w:fldChar w:fldCharType="end"/>
      </w:r>
      <w:r w:rsidRPr="000576D3">
        <w:rPr>
          <w:color w:val="auto"/>
        </w:rPr>
        <w:t xml:space="preserve">. </w:t>
      </w:r>
      <w:r w:rsidR="005E7F16" w:rsidRPr="000576D3">
        <w:rPr>
          <w:color w:val="auto"/>
        </w:rPr>
        <w:t>T</w:t>
      </w:r>
      <w:r w:rsidRPr="000576D3">
        <w:rPr>
          <w:color w:val="auto"/>
        </w:rPr>
        <w:t xml:space="preserve">his approach </w:t>
      </w:r>
      <w:r w:rsidR="005E7F16" w:rsidRPr="000576D3">
        <w:rPr>
          <w:color w:val="auto"/>
        </w:rPr>
        <w:t>directly assays the</w:t>
      </w:r>
      <w:r w:rsidR="007A409B" w:rsidRPr="000576D3">
        <w:rPr>
          <w:color w:val="auto"/>
        </w:rPr>
        <w:t xml:space="preserve"> function </w:t>
      </w:r>
      <w:r w:rsidR="001813A5" w:rsidRPr="000576D3">
        <w:rPr>
          <w:color w:val="auto"/>
        </w:rPr>
        <w:t>of</w:t>
      </w:r>
      <w:r w:rsidR="005E7F16" w:rsidRPr="000576D3">
        <w:rPr>
          <w:color w:val="auto"/>
        </w:rPr>
        <w:t xml:space="preserve"> the</w:t>
      </w:r>
      <w:r w:rsidR="001813A5" w:rsidRPr="000576D3">
        <w:rPr>
          <w:color w:val="auto"/>
        </w:rPr>
        <w:t xml:space="preserve"> i</w:t>
      </w:r>
      <w:r w:rsidR="001813A5" w:rsidRPr="000576D3">
        <w:rPr>
          <w:color w:val="auto"/>
          <w:vertAlign w:val="superscript"/>
        </w:rPr>
        <w:t>6</w:t>
      </w:r>
      <w:r w:rsidR="001813A5" w:rsidRPr="000576D3">
        <w:rPr>
          <w:color w:val="auto"/>
        </w:rPr>
        <w:t>A modificati</w:t>
      </w:r>
      <w:r w:rsidR="00CE2CF2" w:rsidRPr="000576D3">
        <w:rPr>
          <w:color w:val="auto"/>
        </w:rPr>
        <w:t>on,</w:t>
      </w:r>
      <w:r w:rsidR="005E7F16" w:rsidRPr="000576D3">
        <w:rPr>
          <w:color w:val="auto"/>
        </w:rPr>
        <w:t xml:space="preserve"> but</w:t>
      </w:r>
      <w:r w:rsidR="00CE2CF2" w:rsidRPr="000576D3">
        <w:rPr>
          <w:color w:val="auto"/>
        </w:rPr>
        <w:t xml:space="preserve"> it</w:t>
      </w:r>
      <w:r w:rsidR="00C64146" w:rsidRPr="000576D3">
        <w:rPr>
          <w:color w:val="auto"/>
        </w:rPr>
        <w:t xml:space="preserve"> is</w:t>
      </w:r>
      <w:r w:rsidRPr="000576D3">
        <w:rPr>
          <w:color w:val="auto"/>
        </w:rPr>
        <w:t xml:space="preserve"> an</w:t>
      </w:r>
      <w:r w:rsidR="007A409B" w:rsidRPr="000576D3">
        <w:rPr>
          <w:color w:val="auto"/>
        </w:rPr>
        <w:t xml:space="preserve"> indirect </w:t>
      </w:r>
      <w:r w:rsidRPr="000576D3">
        <w:rPr>
          <w:color w:val="auto"/>
        </w:rPr>
        <w:t>approach to detect i</w:t>
      </w:r>
      <w:r w:rsidRPr="000576D3">
        <w:rPr>
          <w:color w:val="auto"/>
          <w:vertAlign w:val="superscript"/>
        </w:rPr>
        <w:t>6</w:t>
      </w:r>
      <w:r w:rsidRPr="000576D3">
        <w:rPr>
          <w:color w:val="auto"/>
        </w:rPr>
        <w:t>A modification and</w:t>
      </w:r>
      <w:r w:rsidR="001813A5" w:rsidRPr="000576D3">
        <w:rPr>
          <w:color w:val="auto"/>
        </w:rPr>
        <w:t xml:space="preserve"> lacks resolution to map modification</w:t>
      </w:r>
      <w:r w:rsidR="00633207" w:rsidRPr="000576D3">
        <w:rPr>
          <w:color w:val="auto"/>
        </w:rPr>
        <w:t xml:space="preserve">s to a specific residue in the </w:t>
      </w:r>
      <w:r w:rsidR="001813A5" w:rsidRPr="000576D3">
        <w:rPr>
          <w:color w:val="auto"/>
        </w:rPr>
        <w:t xml:space="preserve">RNA. </w:t>
      </w:r>
      <w:r w:rsidR="00C40BA0" w:rsidRPr="000576D3">
        <w:rPr>
          <w:color w:val="auto"/>
        </w:rPr>
        <w:t xml:space="preserve">A </w:t>
      </w:r>
      <w:r w:rsidR="00B449DC" w:rsidRPr="000576D3">
        <w:rPr>
          <w:color w:val="auto"/>
        </w:rPr>
        <w:t>TLC</w:t>
      </w:r>
      <w:r w:rsidR="00C40BA0" w:rsidRPr="000576D3">
        <w:rPr>
          <w:color w:val="auto"/>
        </w:rPr>
        <w:t xml:space="preserve"> </w:t>
      </w:r>
      <w:r w:rsidR="00633207" w:rsidRPr="000576D3">
        <w:rPr>
          <w:color w:val="auto"/>
        </w:rPr>
        <w:t>approach</w:t>
      </w:r>
      <w:r w:rsidR="00C64146" w:rsidRPr="000576D3">
        <w:rPr>
          <w:color w:val="auto"/>
        </w:rPr>
        <w:t xml:space="preserve"> has been</w:t>
      </w:r>
      <w:r w:rsidR="00CE2CF2" w:rsidRPr="000576D3">
        <w:rPr>
          <w:color w:val="auto"/>
        </w:rPr>
        <w:t xml:space="preserve"> used to detect</w:t>
      </w:r>
      <w:r w:rsidR="005E7F16" w:rsidRPr="000576D3">
        <w:rPr>
          <w:color w:val="auto"/>
        </w:rPr>
        <w:t xml:space="preserve"> total </w:t>
      </w:r>
      <w:proofErr w:type="spellStart"/>
      <w:r w:rsidR="005E7F16" w:rsidRPr="000576D3">
        <w:rPr>
          <w:color w:val="auto"/>
        </w:rPr>
        <w:t>tRNA</w:t>
      </w:r>
      <w:proofErr w:type="spellEnd"/>
      <w:r w:rsidR="00CE2CF2" w:rsidRPr="000576D3">
        <w:rPr>
          <w:color w:val="auto"/>
        </w:rPr>
        <w:t xml:space="preserve"> </w:t>
      </w:r>
      <w:r w:rsidR="00C40BA0" w:rsidRPr="000576D3">
        <w:rPr>
          <w:color w:val="auto"/>
        </w:rPr>
        <w:t>i</w:t>
      </w:r>
      <w:r w:rsidR="00C40BA0" w:rsidRPr="000576D3">
        <w:rPr>
          <w:color w:val="auto"/>
          <w:vertAlign w:val="superscript"/>
        </w:rPr>
        <w:t>6</w:t>
      </w:r>
      <w:r w:rsidR="00C40BA0" w:rsidRPr="000576D3">
        <w:rPr>
          <w:color w:val="auto"/>
        </w:rPr>
        <w:t>A modifications</w:t>
      </w:r>
      <w:r w:rsidR="00633207" w:rsidRPr="000576D3">
        <w:rPr>
          <w:color w:val="auto"/>
        </w:rPr>
        <w:t xml:space="preserve">. </w:t>
      </w:r>
      <w:r w:rsidR="005E7F16" w:rsidRPr="000576D3">
        <w:rPr>
          <w:color w:val="auto"/>
        </w:rPr>
        <w:t>In t</w:t>
      </w:r>
      <w:r w:rsidR="00633207" w:rsidRPr="000576D3">
        <w:rPr>
          <w:color w:val="auto"/>
        </w:rPr>
        <w:t>his approach</w:t>
      </w:r>
      <w:r w:rsidR="005E7F16" w:rsidRPr="000576D3">
        <w:rPr>
          <w:color w:val="auto"/>
        </w:rPr>
        <w:t>,</w:t>
      </w:r>
      <w:r w:rsidR="00633207" w:rsidRPr="000576D3">
        <w:rPr>
          <w:color w:val="auto"/>
        </w:rPr>
        <w:t xml:space="preserve"> internally </w:t>
      </w:r>
      <w:r w:rsidR="00633207" w:rsidRPr="000576D3">
        <w:rPr>
          <w:color w:val="auto"/>
          <w:vertAlign w:val="superscript"/>
        </w:rPr>
        <w:t>32</w:t>
      </w:r>
      <w:r w:rsidR="00633207" w:rsidRPr="000576D3">
        <w:rPr>
          <w:color w:val="auto"/>
        </w:rPr>
        <w:t xml:space="preserve">P-labeled </w:t>
      </w:r>
      <w:proofErr w:type="spellStart"/>
      <w:r w:rsidR="005E7F16" w:rsidRPr="000576D3">
        <w:rPr>
          <w:color w:val="auto"/>
        </w:rPr>
        <w:t>t</w:t>
      </w:r>
      <w:r w:rsidR="00633207" w:rsidRPr="000576D3">
        <w:rPr>
          <w:color w:val="auto"/>
        </w:rPr>
        <w:t>RNAs</w:t>
      </w:r>
      <w:proofErr w:type="spellEnd"/>
      <w:r w:rsidR="005E7F16" w:rsidRPr="000576D3">
        <w:rPr>
          <w:color w:val="auto"/>
        </w:rPr>
        <w:t xml:space="preserve"> are digested to single nucleotides</w:t>
      </w:r>
      <w:r w:rsidR="00633207" w:rsidRPr="000576D3">
        <w:rPr>
          <w:color w:val="auto"/>
        </w:rPr>
        <w:t xml:space="preserve"> and two</w:t>
      </w:r>
      <w:r w:rsidR="00FC679F" w:rsidRPr="000576D3">
        <w:rPr>
          <w:color w:val="auto"/>
        </w:rPr>
        <w:t>-</w:t>
      </w:r>
      <w:r w:rsidR="00633207" w:rsidRPr="000576D3">
        <w:rPr>
          <w:color w:val="auto"/>
        </w:rPr>
        <w:t xml:space="preserve">dimensional </w:t>
      </w:r>
      <w:r w:rsidR="005E7F16" w:rsidRPr="000576D3">
        <w:rPr>
          <w:color w:val="auto"/>
        </w:rPr>
        <w:t xml:space="preserve">TLC </w:t>
      </w:r>
      <w:r w:rsidR="00633207" w:rsidRPr="000576D3">
        <w:rPr>
          <w:color w:val="auto"/>
        </w:rPr>
        <w:t xml:space="preserve">analysis </w:t>
      </w:r>
      <w:r w:rsidR="005E7F16" w:rsidRPr="000576D3">
        <w:rPr>
          <w:color w:val="auto"/>
        </w:rPr>
        <w:t xml:space="preserve">is used </w:t>
      </w:r>
      <w:r w:rsidR="00633207" w:rsidRPr="000576D3">
        <w:rPr>
          <w:color w:val="auto"/>
        </w:rPr>
        <w:t xml:space="preserve">to identify </w:t>
      </w:r>
      <w:proofErr w:type="spellStart"/>
      <w:r w:rsidR="00633207" w:rsidRPr="000576D3">
        <w:rPr>
          <w:color w:val="auto"/>
        </w:rPr>
        <w:t>isopentenylation</w:t>
      </w:r>
      <w:proofErr w:type="spellEnd"/>
      <w:r w:rsidR="00633207" w:rsidRPr="000576D3">
        <w:rPr>
          <w:color w:val="auto"/>
        </w:rPr>
        <w:t>. This approach is highly sensitive in detecting total i</w:t>
      </w:r>
      <w:r w:rsidR="00633207" w:rsidRPr="000576D3">
        <w:rPr>
          <w:color w:val="auto"/>
          <w:vertAlign w:val="superscript"/>
        </w:rPr>
        <w:t>6</w:t>
      </w:r>
      <w:r w:rsidR="00633207" w:rsidRPr="000576D3">
        <w:rPr>
          <w:color w:val="auto"/>
        </w:rPr>
        <w:t xml:space="preserve">A in </w:t>
      </w:r>
      <w:r w:rsidR="00C64146" w:rsidRPr="000576D3">
        <w:rPr>
          <w:color w:val="auto"/>
        </w:rPr>
        <w:t xml:space="preserve">a </w:t>
      </w:r>
      <w:r w:rsidR="00633207" w:rsidRPr="000576D3">
        <w:rPr>
          <w:color w:val="auto"/>
        </w:rPr>
        <w:t xml:space="preserve">given RNA sample but </w:t>
      </w:r>
      <w:r w:rsidR="005E7F16" w:rsidRPr="000576D3">
        <w:rPr>
          <w:color w:val="auto"/>
        </w:rPr>
        <w:t>upon digestion</w:t>
      </w:r>
      <w:r w:rsidR="00950C94" w:rsidRPr="000576D3">
        <w:rPr>
          <w:color w:val="auto"/>
        </w:rPr>
        <w:t>,</w:t>
      </w:r>
      <w:r w:rsidR="005E7F16" w:rsidRPr="000576D3">
        <w:rPr>
          <w:color w:val="auto"/>
        </w:rPr>
        <w:t xml:space="preserve"> all sequence information is lost</w:t>
      </w:r>
      <w:r w:rsidR="004846FF" w:rsidRPr="000576D3">
        <w:rPr>
          <w:color w:val="auto"/>
        </w:rPr>
        <w:t>;</w:t>
      </w:r>
      <w:r w:rsidR="005E7F16" w:rsidRPr="000576D3">
        <w:rPr>
          <w:color w:val="auto"/>
        </w:rPr>
        <w:t xml:space="preserve"> thus</w:t>
      </w:r>
      <w:r w:rsidR="004846FF" w:rsidRPr="000576D3">
        <w:rPr>
          <w:color w:val="auto"/>
        </w:rPr>
        <w:t>,</w:t>
      </w:r>
      <w:r w:rsidR="005E7F16" w:rsidRPr="000576D3">
        <w:rPr>
          <w:color w:val="auto"/>
        </w:rPr>
        <w:t xml:space="preserve"> the investigator has no w</w:t>
      </w:r>
      <w:r w:rsidR="00445B9B" w:rsidRPr="000576D3">
        <w:rPr>
          <w:color w:val="auto"/>
        </w:rPr>
        <w:t>ay of determining which residue</w:t>
      </w:r>
      <w:r w:rsidR="005E7F16" w:rsidRPr="000576D3">
        <w:rPr>
          <w:color w:val="auto"/>
        </w:rPr>
        <w:t>s have been modified</w:t>
      </w:r>
      <w:r w:rsidR="00713648" w:rsidRPr="000576D3">
        <w:rPr>
          <w:color w:val="auto"/>
        </w:rPr>
        <w:fldChar w:fldCharType="begin"/>
      </w:r>
      <w:r w:rsidR="00193AC6" w:rsidRPr="000576D3">
        <w:rPr>
          <w:color w:val="auto"/>
        </w:rPr>
        <w:instrText xml:space="preserve"> ADDIN EN.CITE &lt;EndNote&gt;&lt;Cite&gt;&lt;Author&gt;Etcheverry&lt;/Author&gt;&lt;Year&gt;1979&lt;/Year&gt;&lt;RecNum&gt;285&lt;/RecNum&gt;&lt;DisplayText&gt;&lt;style face="superscript"&gt;31&lt;/style&gt;&lt;/DisplayText&gt;&lt;record&gt;&lt;rec-number&gt;285&lt;/rec-number&gt;&lt;foreign-keys&gt;&lt;key app="EN" db-id="fv9wz2zty95dtaevd59vfa2lrftvvfpd290f" timestamp="1516882486"&gt;285&lt;/key&gt;&lt;/foreign-keys&gt;&lt;ref-type name="Journal Article"&gt;17&lt;/ref-type&gt;&lt;contributors&gt;&lt;authors&gt;&lt;author&gt;Etcheverry, T.&lt;/author&gt;&lt;author&gt;Colby, D.&lt;/author&gt;&lt;author&gt;Guthrie, C.&lt;/author&gt;&lt;/authors&gt;&lt;/contributors&gt;&lt;titles&gt;&lt;title&gt;A precursor to a minor species of yeast tRNASer contains an intervening sequence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11-26&lt;/pages&gt;&lt;volume&gt;18&lt;/volume&gt;&lt;number&gt;1&lt;/number&gt;&lt;edition&gt;1979/09/01&lt;/edition&gt;&lt;keywords&gt;&lt;keyword&gt;Anticodon/genetics&lt;/keyword&gt;&lt;keyword&gt;Base Sequence&lt;/keyword&gt;&lt;keyword&gt;*Genes&lt;/keyword&gt;&lt;keyword&gt;Mutation&lt;/keyword&gt;&lt;keyword&gt;Nucleic Acid Conformation&lt;/keyword&gt;&lt;keyword&gt;Nucleic Acid Precursors/*genetics&lt;/keyword&gt;&lt;keyword&gt;RNA, Fungal/*genetics&lt;/keyword&gt;&lt;keyword&gt;RNA, Transfer, Amino Acyl/*genetics&lt;/keyword&gt;&lt;keyword&gt;Saccharomyces cerevisiae/*genetics&lt;/keyword&gt;&lt;keyword&gt;Serine&lt;/keyword&gt;&lt;/keywords&gt;&lt;dates&gt;&lt;year&gt;1979&lt;/year&gt;&lt;pub-dates&gt;&lt;date&gt;Sep&lt;/date&gt;&lt;/pub-dates&gt;&lt;/dates&gt;&lt;isbn&gt;0092-8674 (Print)&amp;#xD;0092-8674&lt;/isbn&gt;&lt;accession-num&gt;389430&lt;/accession-num&gt;&lt;urls&gt;&lt;/urls&gt;&lt;remote-database-provider&gt;NLM&lt;/remote-database-provider&gt;&lt;language&gt;eng&lt;/language&gt;&lt;/record&gt;&lt;/Cite&gt;&lt;/EndNote&gt;</w:instrText>
      </w:r>
      <w:r w:rsidR="00713648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1</w:t>
      </w:r>
      <w:r w:rsidR="00713648" w:rsidRPr="000576D3">
        <w:rPr>
          <w:color w:val="auto"/>
        </w:rPr>
        <w:fldChar w:fldCharType="end"/>
      </w:r>
      <w:r w:rsidR="00C40BA0" w:rsidRPr="000576D3">
        <w:rPr>
          <w:color w:val="auto"/>
        </w:rPr>
        <w:t xml:space="preserve">. </w:t>
      </w:r>
    </w:p>
    <w:p w14:paraId="319F912E" w14:textId="77777777" w:rsidR="003A58B3" w:rsidRPr="000576D3" w:rsidRDefault="003A58B3" w:rsidP="000576D3">
      <w:pPr>
        <w:widowControl/>
        <w:rPr>
          <w:color w:val="auto"/>
        </w:rPr>
      </w:pPr>
    </w:p>
    <w:p w14:paraId="592CDF3A" w14:textId="7E902CA6" w:rsidR="001576E7" w:rsidRPr="000576D3" w:rsidRDefault="00F57088" w:rsidP="000576D3">
      <w:pPr>
        <w:widowControl/>
        <w:rPr>
          <w:color w:val="auto"/>
        </w:rPr>
      </w:pPr>
      <w:r w:rsidRPr="000576D3">
        <w:rPr>
          <w:color w:val="auto"/>
        </w:rPr>
        <w:t>More r</w:t>
      </w:r>
      <w:r w:rsidR="00240BE7" w:rsidRPr="000576D3">
        <w:rPr>
          <w:color w:val="auto"/>
        </w:rPr>
        <w:t xml:space="preserve">ecently, liquid chromatography-tandem mass spectrometry (LC-MS/MS) methods have been developed </w:t>
      </w:r>
      <w:r w:rsidR="00E124CD" w:rsidRPr="000576D3">
        <w:rPr>
          <w:color w:val="auto"/>
        </w:rPr>
        <w:t>that quantitatively compare</w:t>
      </w:r>
      <w:r w:rsidR="00633207" w:rsidRPr="000576D3">
        <w:rPr>
          <w:color w:val="auto"/>
        </w:rPr>
        <w:t xml:space="preserve"> total</w:t>
      </w:r>
      <w:r w:rsidR="00240BE7" w:rsidRPr="000576D3">
        <w:rPr>
          <w:color w:val="auto"/>
        </w:rPr>
        <w:t xml:space="preserve"> RNA modifications between species, cell type</w:t>
      </w:r>
      <w:r w:rsidR="004846FF" w:rsidRPr="000576D3">
        <w:rPr>
          <w:color w:val="auto"/>
        </w:rPr>
        <w:t>s</w:t>
      </w:r>
      <w:r w:rsidR="00240BE7" w:rsidRPr="000576D3">
        <w:rPr>
          <w:color w:val="auto"/>
        </w:rPr>
        <w:t>, and experimental conditions</w:t>
      </w:r>
      <w:r w:rsidR="00240BE7" w:rsidRPr="000576D3">
        <w:rPr>
          <w:color w:val="auto"/>
        </w:rPr>
        <w:fldChar w:fldCharType="begin">
          <w:fldData xml:space="preserve">PEVuZE5vdGU+PENpdGU+PEF1dGhvcj5ZYW48L0F1dGhvcj48WWVhcj4yMDEzPC9ZZWFyPjxSZWNO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ZYW48L0F1dGhvcj48WWVhcj4yMDEzPC9ZZWFyPjxSZWNO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40BE7" w:rsidRPr="000576D3">
        <w:rPr>
          <w:color w:val="auto"/>
        </w:rPr>
      </w:r>
      <w:r w:rsidR="00240BE7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2-34</w:t>
      </w:r>
      <w:r w:rsidR="00240BE7" w:rsidRPr="000576D3">
        <w:rPr>
          <w:color w:val="auto"/>
        </w:rPr>
        <w:fldChar w:fldCharType="end"/>
      </w:r>
      <w:r w:rsidR="00240BE7" w:rsidRPr="000576D3">
        <w:rPr>
          <w:color w:val="auto"/>
        </w:rPr>
        <w:t xml:space="preserve">. </w:t>
      </w:r>
      <w:r w:rsidR="00633207" w:rsidRPr="000576D3">
        <w:rPr>
          <w:color w:val="auto"/>
        </w:rPr>
        <w:t>A limitation of this methodology</w:t>
      </w:r>
      <w:r w:rsidR="00240BE7" w:rsidRPr="000576D3">
        <w:rPr>
          <w:color w:val="auto"/>
        </w:rPr>
        <w:t xml:space="preserve"> is</w:t>
      </w:r>
      <w:r w:rsidR="00C64146" w:rsidRPr="000576D3">
        <w:rPr>
          <w:color w:val="auto"/>
        </w:rPr>
        <w:t xml:space="preserve"> that it is less </w:t>
      </w:r>
      <w:r w:rsidR="00633207" w:rsidRPr="000576D3">
        <w:rPr>
          <w:color w:val="auto"/>
        </w:rPr>
        <w:t>able</w:t>
      </w:r>
      <w:r w:rsidR="00240BE7" w:rsidRPr="000576D3">
        <w:rPr>
          <w:color w:val="auto"/>
        </w:rPr>
        <w:t xml:space="preserve"> to </w:t>
      </w:r>
      <w:r w:rsidR="00633207" w:rsidRPr="000576D3">
        <w:rPr>
          <w:color w:val="auto"/>
        </w:rPr>
        <w:t>determine the</w:t>
      </w:r>
      <w:r w:rsidR="00240BE7" w:rsidRPr="000576D3">
        <w:rPr>
          <w:color w:val="auto"/>
        </w:rPr>
        <w:t xml:space="preserve"> identity and position within the RNA from which the modified nucleoside was derived</w:t>
      </w:r>
      <w:r w:rsidR="00240BE7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40BE7" w:rsidRPr="000576D3">
        <w:rPr>
          <w:color w:val="auto"/>
        </w:rPr>
      </w:r>
      <w:r w:rsidR="00240BE7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4</w:t>
      </w:r>
      <w:r w:rsidR="00240BE7" w:rsidRPr="000576D3">
        <w:rPr>
          <w:color w:val="auto"/>
        </w:rPr>
        <w:fldChar w:fldCharType="end"/>
      </w:r>
      <w:r w:rsidR="00240BE7" w:rsidRPr="000576D3">
        <w:rPr>
          <w:color w:val="auto"/>
        </w:rPr>
        <w:t>.</w:t>
      </w:r>
      <w:r w:rsidR="001576E7" w:rsidRPr="000576D3">
        <w:rPr>
          <w:color w:val="auto"/>
        </w:rPr>
        <w:t xml:space="preserve"> Furthermore, the expertise and equipment necessary to execute these experiments limit the practicality of this approach.</w:t>
      </w:r>
    </w:p>
    <w:p w14:paraId="67F1D55D" w14:textId="77777777" w:rsidR="001576E7" w:rsidRPr="000576D3" w:rsidRDefault="001576E7" w:rsidP="000576D3">
      <w:pPr>
        <w:widowControl/>
        <w:rPr>
          <w:color w:val="auto"/>
        </w:rPr>
      </w:pPr>
    </w:p>
    <w:p w14:paraId="7E135F99" w14:textId="6F11F3E0" w:rsidR="00240BE7" w:rsidRPr="000576D3" w:rsidRDefault="001576E7" w:rsidP="000576D3">
      <w:pPr>
        <w:widowControl/>
        <w:rPr>
          <w:color w:val="auto"/>
        </w:rPr>
      </w:pPr>
      <w:r w:rsidRPr="000576D3">
        <w:rPr>
          <w:color w:val="auto"/>
        </w:rPr>
        <w:t>In addition, s</w:t>
      </w:r>
      <w:r w:rsidR="00240BE7" w:rsidRPr="000576D3">
        <w:rPr>
          <w:color w:val="auto"/>
        </w:rPr>
        <w:t xml:space="preserve">everal next-generation sequencing technologies have been developed to </w:t>
      </w:r>
      <w:r w:rsidR="0011592F" w:rsidRPr="000576D3">
        <w:rPr>
          <w:color w:val="auto"/>
        </w:rPr>
        <w:t>map RNA</w:t>
      </w:r>
      <w:r w:rsidR="00240BE7" w:rsidRPr="000576D3">
        <w:rPr>
          <w:color w:val="auto"/>
        </w:rPr>
        <w:t xml:space="preserve"> modification</w:t>
      </w:r>
      <w:r w:rsidRPr="000576D3">
        <w:rPr>
          <w:color w:val="auto"/>
        </w:rPr>
        <w:t>s</w:t>
      </w:r>
      <w:r w:rsidR="00240BE7" w:rsidRPr="000576D3">
        <w:rPr>
          <w:color w:val="auto"/>
        </w:rPr>
        <w:t xml:space="preserve"> transcriptome-wide</w:t>
      </w:r>
      <w:r w:rsidR="00240BE7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40BE7" w:rsidRPr="000576D3">
        <w:rPr>
          <w:color w:val="auto"/>
        </w:rPr>
      </w:r>
      <w:r w:rsidR="00240BE7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4</w:t>
      </w:r>
      <w:r w:rsidR="00240BE7" w:rsidRPr="000576D3">
        <w:rPr>
          <w:color w:val="auto"/>
        </w:rPr>
        <w:fldChar w:fldCharType="end"/>
      </w:r>
      <w:r w:rsidR="00240BE7" w:rsidRPr="000576D3">
        <w:rPr>
          <w:color w:val="auto"/>
        </w:rPr>
        <w:t>.</w:t>
      </w:r>
      <w:r w:rsidR="003B5B75" w:rsidRPr="000576D3">
        <w:rPr>
          <w:color w:val="auto"/>
        </w:rPr>
        <w:t xml:space="preserve"> </w:t>
      </w:r>
      <w:r w:rsidRPr="000576D3">
        <w:rPr>
          <w:color w:val="auto"/>
        </w:rPr>
        <w:t>Immunoprecipitation of RNAs with antibodies specific to a particular modification (RIP-</w:t>
      </w:r>
      <w:proofErr w:type="spellStart"/>
      <w:r w:rsidRPr="000576D3">
        <w:rPr>
          <w:color w:val="auto"/>
        </w:rPr>
        <w:t>Seq</w:t>
      </w:r>
      <w:proofErr w:type="spellEnd"/>
      <w:r w:rsidRPr="000576D3">
        <w:rPr>
          <w:color w:val="auto"/>
        </w:rPr>
        <w:t>) enable the investigator to identify all sequences containing a specific modification</w:t>
      </w:r>
      <w:r w:rsidR="00240BE7" w:rsidRPr="000576D3">
        <w:rPr>
          <w:color w:val="auto"/>
        </w:rPr>
        <w:fldChar w:fldCharType="begin">
          <w:fldData xml:space="preserve">PEVuZE5vdGU+PENpdGU+PEF1dGhvcj5Eb21pbmlzc2luaTwvQXV0aG9yPjxZZWFyPjIwMTY8L1ll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Q0MS02PC9wYWdlcz48dm9sdW1lPjUzMDwvdm9sdW1lPjxudW1iZXI+NzU5MTwvbnVtYmVyPjxl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Eb21pbmlzc2luaTwvQXV0aG9yPjxZZWFyPjIwMTY8L1ll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Q0MS02PC9wYWdlcz48dm9sdW1lPjUzMDwvdm9sdW1lPjxudW1iZXI+NzU5MTwvbnVtYmVyPjxl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40BE7" w:rsidRPr="000576D3">
        <w:rPr>
          <w:color w:val="auto"/>
        </w:rPr>
      </w:r>
      <w:r w:rsidR="00240BE7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5,36</w:t>
      </w:r>
      <w:r w:rsidR="00240BE7" w:rsidRPr="000576D3">
        <w:rPr>
          <w:color w:val="auto"/>
        </w:rPr>
        <w:fldChar w:fldCharType="end"/>
      </w:r>
      <w:r w:rsidR="00240BE7" w:rsidRPr="000576D3">
        <w:rPr>
          <w:color w:val="auto"/>
        </w:rPr>
        <w:t xml:space="preserve">. Additionally, reverse transcriptase-based approaches such as </w:t>
      </w:r>
      <w:proofErr w:type="spellStart"/>
      <w:r w:rsidR="00240BE7" w:rsidRPr="000576D3">
        <w:rPr>
          <w:color w:val="auto"/>
        </w:rPr>
        <w:t>Chem-Seq</w:t>
      </w:r>
      <w:proofErr w:type="spellEnd"/>
      <w:r w:rsidR="00240BE7" w:rsidRPr="000576D3">
        <w:rPr>
          <w:color w:val="auto"/>
        </w:rPr>
        <w:t xml:space="preserve"> and non-random mismatch sequencing rely on perturbations of the reverse transcription rea</w:t>
      </w:r>
      <w:r w:rsidR="004F5BF8" w:rsidRPr="000576D3">
        <w:rPr>
          <w:color w:val="auto"/>
        </w:rPr>
        <w:t>c</w:t>
      </w:r>
      <w:r w:rsidR="00240BE7" w:rsidRPr="000576D3">
        <w:rPr>
          <w:color w:val="auto"/>
        </w:rPr>
        <w:t>tion at the modified residues</w:t>
      </w:r>
      <w:r w:rsidR="00240BE7" w:rsidRPr="000576D3">
        <w:rPr>
          <w:color w:val="auto"/>
        </w:rPr>
        <w:fldChar w:fldCharType="begin">
          <w:fldData xml:space="preserve">PEVuZE5vdGU+PENpdGU+PEF1dGhvcj5TcXVpcmVzPC9BdXRob3I+PFllYXI+MjAxMjwvWWVhcj48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E0MDktMjE8L3BhZ2VzPjx2b2x1bWU+MTU1PC92b2x1bWU+PG51bWJlcj42PC9udW1i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TcXVpcmVzPC9BdXRob3I+PFllYXI+MjAxMjwvWWVhcj48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E0MDktMjE8L3BhZ2VzPjx2b2x1bWU+MTU1PC92b2x1bWU+PG51bWJlcj42PC9udW1i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40BE7" w:rsidRPr="000576D3">
        <w:rPr>
          <w:color w:val="auto"/>
        </w:rPr>
      </w:r>
      <w:r w:rsidR="00240BE7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7-39</w:t>
      </w:r>
      <w:r w:rsidR="00240BE7" w:rsidRPr="000576D3">
        <w:rPr>
          <w:color w:val="auto"/>
        </w:rPr>
        <w:fldChar w:fldCharType="end"/>
      </w:r>
      <w:r w:rsidR="00240BE7" w:rsidRPr="000576D3">
        <w:rPr>
          <w:color w:val="auto"/>
        </w:rPr>
        <w:t>. Despite the advantage of these techniques to map</w:t>
      </w:r>
      <w:r w:rsidRPr="000576D3">
        <w:rPr>
          <w:color w:val="auto"/>
        </w:rPr>
        <w:t xml:space="preserve"> RNA modifications</w:t>
      </w:r>
      <w:r w:rsidR="0011592F" w:rsidRPr="000576D3">
        <w:rPr>
          <w:color w:val="auto"/>
        </w:rPr>
        <w:t xml:space="preserve"> transcriptome-wide</w:t>
      </w:r>
      <w:r w:rsidR="00240BE7" w:rsidRPr="000576D3">
        <w:rPr>
          <w:color w:val="auto"/>
        </w:rPr>
        <w:t>, RIP-</w:t>
      </w:r>
      <w:proofErr w:type="spellStart"/>
      <w:r w:rsidR="00240BE7" w:rsidRPr="000576D3">
        <w:rPr>
          <w:color w:val="auto"/>
        </w:rPr>
        <w:t>seq</w:t>
      </w:r>
      <w:proofErr w:type="spellEnd"/>
      <w:r w:rsidR="00240BE7" w:rsidRPr="000576D3">
        <w:rPr>
          <w:color w:val="auto"/>
        </w:rPr>
        <w:t xml:space="preserve"> and </w:t>
      </w:r>
      <w:proofErr w:type="spellStart"/>
      <w:r w:rsidR="00240BE7" w:rsidRPr="000576D3">
        <w:rPr>
          <w:color w:val="auto"/>
        </w:rPr>
        <w:t>Chem-Seq</w:t>
      </w:r>
      <w:proofErr w:type="spellEnd"/>
      <w:r w:rsidR="00240BE7" w:rsidRPr="000576D3">
        <w:rPr>
          <w:color w:val="auto"/>
        </w:rPr>
        <w:t xml:space="preserve"> technologies are limited by the lack of reliable antibodies or reactive chemicals available for each specific modification, respectively</w:t>
      </w:r>
      <w:r w:rsidR="00240BE7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40BE7" w:rsidRPr="000576D3">
        <w:rPr>
          <w:color w:val="auto"/>
        </w:rPr>
      </w:r>
      <w:r w:rsidR="00240BE7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4</w:t>
      </w:r>
      <w:r w:rsidR="00240BE7" w:rsidRPr="000576D3">
        <w:rPr>
          <w:color w:val="auto"/>
        </w:rPr>
        <w:fldChar w:fldCharType="end"/>
      </w:r>
      <w:r w:rsidR="00240BE7" w:rsidRPr="000576D3">
        <w:rPr>
          <w:color w:val="auto"/>
        </w:rPr>
        <w:t>. Furthermore</w:t>
      </w:r>
      <w:r w:rsidR="007D396E" w:rsidRPr="000576D3">
        <w:rPr>
          <w:color w:val="auto"/>
        </w:rPr>
        <w:t>, reverse transcriptase enzymes required to perform</w:t>
      </w:r>
      <w:r w:rsidR="00240BE7" w:rsidRPr="000576D3">
        <w:rPr>
          <w:color w:val="auto"/>
        </w:rPr>
        <w:t xml:space="preserve"> </w:t>
      </w:r>
      <w:proofErr w:type="spellStart"/>
      <w:r w:rsidR="00240BE7" w:rsidRPr="000576D3">
        <w:rPr>
          <w:color w:val="auto"/>
        </w:rPr>
        <w:t>Chem-Seq</w:t>
      </w:r>
      <w:proofErr w:type="spellEnd"/>
      <w:r w:rsidR="00240BE7" w:rsidRPr="000576D3">
        <w:rPr>
          <w:color w:val="auto"/>
        </w:rPr>
        <w:t xml:space="preserve"> </w:t>
      </w:r>
      <w:r w:rsidR="0011592F" w:rsidRPr="000576D3">
        <w:rPr>
          <w:color w:val="auto"/>
        </w:rPr>
        <w:t>and non</w:t>
      </w:r>
      <w:r w:rsidR="00240BE7" w:rsidRPr="000576D3">
        <w:rPr>
          <w:color w:val="auto"/>
        </w:rPr>
        <w:t>-random mismatch</w:t>
      </w:r>
      <w:r w:rsidR="007D396E" w:rsidRPr="000576D3">
        <w:rPr>
          <w:color w:val="auto"/>
        </w:rPr>
        <w:t xml:space="preserve"> sequencing</w:t>
      </w:r>
      <w:r w:rsidR="00240BE7" w:rsidRPr="000576D3">
        <w:rPr>
          <w:color w:val="auto"/>
        </w:rPr>
        <w:t xml:space="preserve"> techniques can be impeded </w:t>
      </w:r>
      <w:r w:rsidR="004F5BF8" w:rsidRPr="000576D3">
        <w:rPr>
          <w:color w:val="auto"/>
        </w:rPr>
        <w:t xml:space="preserve">by stable RNA structures. </w:t>
      </w:r>
      <w:r w:rsidR="007D396E" w:rsidRPr="000576D3">
        <w:rPr>
          <w:color w:val="auto"/>
        </w:rPr>
        <w:t xml:space="preserve">The highly modified and structurally stable nature of </w:t>
      </w:r>
      <w:proofErr w:type="spellStart"/>
      <w:r w:rsidR="007D396E" w:rsidRPr="000576D3">
        <w:rPr>
          <w:color w:val="auto"/>
        </w:rPr>
        <w:t>tRNAs</w:t>
      </w:r>
      <w:proofErr w:type="spellEnd"/>
      <w:r w:rsidR="007D396E" w:rsidRPr="000576D3">
        <w:rPr>
          <w:color w:val="auto"/>
        </w:rPr>
        <w:t xml:space="preserve"> make them especially difficult to interrogate using these techniques. </w:t>
      </w:r>
      <w:r w:rsidR="004F5BF8" w:rsidRPr="000576D3">
        <w:rPr>
          <w:color w:val="auto"/>
        </w:rPr>
        <w:t>To date, next-generation</w:t>
      </w:r>
      <w:r w:rsidR="00240BE7" w:rsidRPr="000576D3">
        <w:rPr>
          <w:color w:val="auto"/>
        </w:rPr>
        <w:t xml:space="preserve"> sequencing</w:t>
      </w:r>
      <w:r w:rsidR="00977A9D" w:rsidRPr="000576D3">
        <w:rPr>
          <w:color w:val="auto"/>
        </w:rPr>
        <w:t>-based</w:t>
      </w:r>
      <w:r w:rsidR="00240BE7" w:rsidRPr="000576D3">
        <w:rPr>
          <w:color w:val="auto"/>
        </w:rPr>
        <w:t xml:space="preserve"> technologies have not yet been utilized to map i</w:t>
      </w:r>
      <w:r w:rsidR="00240BE7" w:rsidRPr="000576D3">
        <w:rPr>
          <w:color w:val="auto"/>
          <w:vertAlign w:val="superscript"/>
        </w:rPr>
        <w:t>6</w:t>
      </w:r>
      <w:r w:rsidR="00240BE7" w:rsidRPr="000576D3">
        <w:rPr>
          <w:color w:val="auto"/>
        </w:rPr>
        <w:t>A m</w:t>
      </w:r>
      <w:r w:rsidR="00F57088" w:rsidRPr="000576D3">
        <w:rPr>
          <w:color w:val="auto"/>
        </w:rPr>
        <w:t>odifications</w:t>
      </w:r>
      <w:r w:rsidR="00240BE7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240BE7" w:rsidRPr="000576D3">
        <w:rPr>
          <w:color w:val="auto"/>
        </w:rPr>
      </w:r>
      <w:r w:rsidR="00240BE7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4</w:t>
      </w:r>
      <w:r w:rsidR="00240BE7" w:rsidRPr="000576D3">
        <w:rPr>
          <w:color w:val="auto"/>
        </w:rPr>
        <w:fldChar w:fldCharType="end"/>
      </w:r>
      <w:r w:rsidR="00B75160" w:rsidRPr="000576D3">
        <w:rPr>
          <w:color w:val="auto"/>
        </w:rPr>
        <w:t>.</w:t>
      </w:r>
    </w:p>
    <w:p w14:paraId="75C877E7" w14:textId="2F2F7006" w:rsidR="00CB37EF" w:rsidRPr="000576D3" w:rsidRDefault="00CB37EF" w:rsidP="000576D3">
      <w:pPr>
        <w:widowControl/>
        <w:rPr>
          <w:color w:val="auto"/>
        </w:rPr>
      </w:pPr>
    </w:p>
    <w:p w14:paraId="73C98542" w14:textId="68DA9041" w:rsidR="00E96F59" w:rsidRPr="000576D3" w:rsidRDefault="00F06B63" w:rsidP="000576D3">
      <w:pPr>
        <w:widowControl/>
        <w:rPr>
          <w:color w:val="auto"/>
        </w:rPr>
      </w:pPr>
      <w:r w:rsidRPr="000576D3">
        <w:rPr>
          <w:color w:val="auto"/>
        </w:rPr>
        <w:t>Herein</w:t>
      </w:r>
      <w:r w:rsidR="00CD0E80" w:rsidRPr="000576D3">
        <w:rPr>
          <w:color w:val="auto"/>
        </w:rPr>
        <w:t>,</w:t>
      </w:r>
      <w:r w:rsidR="001819BF" w:rsidRPr="000576D3">
        <w:rPr>
          <w:color w:val="auto"/>
        </w:rPr>
        <w:t xml:space="preserve"> we </w:t>
      </w:r>
      <w:r w:rsidRPr="000576D3">
        <w:rPr>
          <w:color w:val="auto"/>
        </w:rPr>
        <w:t>describ</w:t>
      </w:r>
      <w:r w:rsidR="00686AB8" w:rsidRPr="000576D3">
        <w:rPr>
          <w:color w:val="auto"/>
        </w:rPr>
        <w:t xml:space="preserve">e a </w:t>
      </w:r>
      <w:r w:rsidR="00B75189" w:rsidRPr="000576D3">
        <w:rPr>
          <w:color w:val="auto"/>
        </w:rPr>
        <w:t>simple and</w:t>
      </w:r>
      <w:r w:rsidR="00686AB8" w:rsidRPr="000576D3">
        <w:rPr>
          <w:color w:val="auto"/>
        </w:rPr>
        <w:t xml:space="preserve"> direct</w:t>
      </w:r>
      <w:r w:rsidRPr="000576D3">
        <w:rPr>
          <w:color w:val="auto"/>
        </w:rPr>
        <w:t xml:space="preserve"> </w:t>
      </w:r>
      <w:r w:rsidR="00BA690B" w:rsidRPr="000576D3">
        <w:rPr>
          <w:color w:val="auto"/>
        </w:rPr>
        <w:t>approach</w:t>
      </w:r>
      <w:r w:rsidR="00FB2170" w:rsidRPr="000576D3">
        <w:rPr>
          <w:color w:val="auto"/>
        </w:rPr>
        <w:t xml:space="preserve"> to detect</w:t>
      </w:r>
      <w:r w:rsidRPr="000576D3">
        <w:rPr>
          <w:color w:val="auto"/>
        </w:rPr>
        <w:t xml:space="preserve"> i</w:t>
      </w:r>
      <w:r w:rsidRPr="000576D3">
        <w:rPr>
          <w:color w:val="auto"/>
          <w:vertAlign w:val="superscript"/>
        </w:rPr>
        <w:t>6</w:t>
      </w:r>
      <w:r w:rsidRPr="000576D3">
        <w:rPr>
          <w:color w:val="auto"/>
        </w:rPr>
        <w:t xml:space="preserve">A </w:t>
      </w:r>
      <w:proofErr w:type="spellStart"/>
      <w:r w:rsidR="007D396E" w:rsidRPr="000576D3">
        <w:rPr>
          <w:color w:val="auto"/>
        </w:rPr>
        <w:t>tRNA</w:t>
      </w:r>
      <w:proofErr w:type="spellEnd"/>
      <w:r w:rsidR="007D396E" w:rsidRPr="000576D3">
        <w:rPr>
          <w:color w:val="auto"/>
        </w:rPr>
        <w:t xml:space="preserve"> </w:t>
      </w:r>
      <w:r w:rsidR="007F3E3A" w:rsidRPr="000576D3">
        <w:rPr>
          <w:color w:val="auto"/>
        </w:rPr>
        <w:t>modifications</w:t>
      </w:r>
      <w:r w:rsidRPr="000576D3">
        <w:rPr>
          <w:i/>
          <w:color w:val="auto"/>
        </w:rPr>
        <w:t xml:space="preserve"> </w:t>
      </w:r>
      <w:r w:rsidR="00296769" w:rsidRPr="000576D3">
        <w:rPr>
          <w:i/>
          <w:color w:val="auto"/>
        </w:rPr>
        <w:t>in vitro</w:t>
      </w:r>
      <w:r w:rsidRPr="000576D3">
        <w:rPr>
          <w:color w:val="auto"/>
        </w:rPr>
        <w:t>.</w:t>
      </w:r>
      <w:r w:rsidR="00F4254B" w:rsidRPr="000576D3">
        <w:rPr>
          <w:color w:val="auto"/>
        </w:rPr>
        <w:t xml:space="preserve"> </w:t>
      </w:r>
      <w:r w:rsidR="00F405A5" w:rsidRPr="000576D3">
        <w:rPr>
          <w:color w:val="auto"/>
        </w:rPr>
        <w:t>This</w:t>
      </w:r>
      <w:r w:rsidRPr="000576D3">
        <w:rPr>
          <w:color w:val="auto"/>
        </w:rPr>
        <w:t xml:space="preserve"> method</w:t>
      </w:r>
      <w:r w:rsidR="00BA690B" w:rsidRPr="000576D3">
        <w:rPr>
          <w:color w:val="auto"/>
        </w:rPr>
        <w:t xml:space="preserve"> utilizes</w:t>
      </w:r>
      <w:r w:rsidR="00686AB8" w:rsidRPr="000576D3">
        <w:rPr>
          <w:color w:val="auto"/>
        </w:rPr>
        <w:t xml:space="preserve"> incubation of RNAs with recombinant </w:t>
      </w:r>
      <w:r w:rsidR="00686AB8" w:rsidRPr="000576D3">
        <w:rPr>
          <w:i/>
          <w:color w:val="auto"/>
        </w:rPr>
        <w:t>S. cerevisiae</w:t>
      </w:r>
      <w:r w:rsidR="00686AB8" w:rsidRPr="000576D3">
        <w:rPr>
          <w:color w:val="auto"/>
        </w:rPr>
        <w:t xml:space="preserve"> isopentenyl transferase (Mod5), followed by RNase T1 digestion,</w:t>
      </w:r>
      <w:r w:rsidRPr="000576D3">
        <w:rPr>
          <w:color w:val="auto"/>
        </w:rPr>
        <w:t xml:space="preserve"> and</w:t>
      </w:r>
      <w:r w:rsidR="00BA690B" w:rsidRPr="000576D3">
        <w:rPr>
          <w:color w:val="auto"/>
        </w:rPr>
        <w:t xml:space="preserve"> 1-dimensional gel </w:t>
      </w:r>
      <w:r w:rsidR="007F3E3A" w:rsidRPr="000576D3">
        <w:rPr>
          <w:color w:val="auto"/>
        </w:rPr>
        <w:t>electrophoresis analysis</w:t>
      </w:r>
      <w:r w:rsidR="001939D0" w:rsidRPr="000576D3">
        <w:rPr>
          <w:color w:val="auto"/>
        </w:rPr>
        <w:t xml:space="preserve"> to map </w:t>
      </w:r>
      <w:r w:rsidR="00BA690B" w:rsidRPr="000576D3">
        <w:rPr>
          <w:color w:val="auto"/>
        </w:rPr>
        <w:t>i</w:t>
      </w:r>
      <w:r w:rsidR="00BA690B" w:rsidRPr="000576D3">
        <w:rPr>
          <w:color w:val="auto"/>
          <w:vertAlign w:val="superscript"/>
        </w:rPr>
        <w:t>6</w:t>
      </w:r>
      <w:r w:rsidR="00BA690B" w:rsidRPr="000576D3">
        <w:rPr>
          <w:color w:val="auto"/>
        </w:rPr>
        <w:t>A modification</w:t>
      </w:r>
      <w:r w:rsidR="00686AB8" w:rsidRPr="000576D3">
        <w:rPr>
          <w:color w:val="auto"/>
        </w:rPr>
        <w:t>s</w:t>
      </w:r>
      <w:r w:rsidR="00BA690B" w:rsidRPr="000576D3">
        <w:rPr>
          <w:color w:val="auto"/>
        </w:rPr>
        <w:t>.</w:t>
      </w:r>
      <w:r w:rsidR="001939D0" w:rsidRPr="000576D3">
        <w:rPr>
          <w:color w:val="auto"/>
        </w:rPr>
        <w:t xml:space="preserve"> </w:t>
      </w:r>
      <w:r w:rsidR="00F405A5" w:rsidRPr="000576D3">
        <w:rPr>
          <w:color w:val="auto"/>
        </w:rPr>
        <w:t>This approach is</w:t>
      </w:r>
      <w:r w:rsidR="00C64146" w:rsidRPr="000576D3">
        <w:rPr>
          <w:color w:val="auto"/>
        </w:rPr>
        <w:t xml:space="preserve"> direct</w:t>
      </w:r>
      <w:r w:rsidR="00F405A5" w:rsidRPr="000576D3">
        <w:rPr>
          <w:color w:val="auto"/>
        </w:rPr>
        <w:t xml:space="preserve"> and require</w:t>
      </w:r>
      <w:r w:rsidR="00FB2170" w:rsidRPr="000576D3">
        <w:rPr>
          <w:color w:val="auto"/>
        </w:rPr>
        <w:t>s</w:t>
      </w:r>
      <w:r w:rsidR="00F405A5" w:rsidRPr="000576D3">
        <w:rPr>
          <w:color w:val="auto"/>
        </w:rPr>
        <w:t xml:space="preserve"> little specialized expertise to analyze the data. </w:t>
      </w:r>
      <w:r w:rsidR="00FB2170" w:rsidRPr="000576D3">
        <w:rPr>
          <w:color w:val="auto"/>
        </w:rPr>
        <w:t>Furthermore, this</w:t>
      </w:r>
      <w:r w:rsidR="00686AB8" w:rsidRPr="000576D3">
        <w:rPr>
          <w:color w:val="auto"/>
        </w:rPr>
        <w:t xml:space="preserve"> method</w:t>
      </w:r>
      <w:r w:rsidR="001939D0" w:rsidRPr="000576D3">
        <w:rPr>
          <w:color w:val="auto"/>
        </w:rPr>
        <w:t xml:space="preserve"> is </w:t>
      </w:r>
      <w:r w:rsidR="00C132FC" w:rsidRPr="000576D3">
        <w:rPr>
          <w:color w:val="auto"/>
        </w:rPr>
        <w:t>adaptable to othe</w:t>
      </w:r>
      <w:r w:rsidR="00686AB8" w:rsidRPr="000576D3">
        <w:rPr>
          <w:color w:val="auto"/>
        </w:rPr>
        <w:t>r</w:t>
      </w:r>
      <w:r w:rsidR="00707AC1" w:rsidRPr="000576D3">
        <w:rPr>
          <w:color w:val="auto"/>
        </w:rPr>
        <w:t xml:space="preserve"> RNA modifying enzymes, including</w:t>
      </w:r>
      <w:r w:rsidR="00C132FC" w:rsidRPr="000576D3">
        <w:rPr>
          <w:color w:val="auto"/>
        </w:rPr>
        <w:t xml:space="preserve"> </w:t>
      </w:r>
      <w:r w:rsidR="00707AC1" w:rsidRPr="000576D3">
        <w:rPr>
          <w:color w:val="auto"/>
        </w:rPr>
        <w:t>enzyme</w:t>
      </w:r>
      <w:r w:rsidR="007D396E" w:rsidRPr="000576D3">
        <w:rPr>
          <w:color w:val="auto"/>
        </w:rPr>
        <w:t>s</w:t>
      </w:r>
      <w:r w:rsidR="00707AC1" w:rsidRPr="000576D3">
        <w:rPr>
          <w:color w:val="auto"/>
        </w:rPr>
        <w:t xml:space="preserve"> that covalently change the molecular </w:t>
      </w:r>
      <w:r w:rsidR="007D396E" w:rsidRPr="000576D3">
        <w:rPr>
          <w:color w:val="auto"/>
        </w:rPr>
        <w:t>weight</w:t>
      </w:r>
      <w:r w:rsidR="00707AC1" w:rsidRPr="000576D3">
        <w:rPr>
          <w:color w:val="auto"/>
        </w:rPr>
        <w:t xml:space="preserve"> of RNA</w:t>
      </w:r>
      <w:r w:rsidR="007D396E" w:rsidRPr="000576D3">
        <w:rPr>
          <w:color w:val="auto"/>
        </w:rPr>
        <w:t xml:space="preserve"> or an RNA</w:t>
      </w:r>
      <w:r w:rsidR="00746871" w:rsidRPr="000576D3">
        <w:rPr>
          <w:color w:val="auto"/>
        </w:rPr>
        <w:t>’s</w:t>
      </w:r>
      <w:r w:rsidR="007D396E" w:rsidRPr="000576D3">
        <w:rPr>
          <w:color w:val="auto"/>
        </w:rPr>
        <w:t xml:space="preserve"> mobility through a gel</w:t>
      </w:r>
      <w:r w:rsidR="00707AC1" w:rsidRPr="000576D3">
        <w:rPr>
          <w:color w:val="auto"/>
        </w:rPr>
        <w:t xml:space="preserve">. </w:t>
      </w:r>
    </w:p>
    <w:p w14:paraId="69E9378A" w14:textId="77777777" w:rsidR="00686AB8" w:rsidRPr="000576D3" w:rsidRDefault="00686AB8" w:rsidP="000576D3">
      <w:pPr>
        <w:widowControl/>
        <w:rPr>
          <w:color w:val="auto"/>
        </w:rPr>
      </w:pPr>
    </w:p>
    <w:p w14:paraId="3D4CD2F3" w14:textId="18CB7462" w:rsidR="006305D7" w:rsidRPr="000576D3" w:rsidRDefault="006305D7" w:rsidP="000576D3">
      <w:pPr>
        <w:widowControl/>
        <w:rPr>
          <w:b/>
          <w:color w:val="auto"/>
        </w:rPr>
      </w:pPr>
      <w:r w:rsidRPr="000576D3">
        <w:rPr>
          <w:b/>
          <w:color w:val="auto"/>
        </w:rPr>
        <w:t>PROTOCOL:</w:t>
      </w:r>
    </w:p>
    <w:p w14:paraId="503C8CFF" w14:textId="77777777" w:rsidR="00296769" w:rsidRPr="000576D3" w:rsidRDefault="00296769" w:rsidP="000576D3">
      <w:pPr>
        <w:widowControl/>
        <w:rPr>
          <w:rStyle w:val="Hyperlink"/>
          <w:color w:val="auto"/>
          <w:u w:val="none"/>
        </w:rPr>
      </w:pPr>
    </w:p>
    <w:p w14:paraId="07FA7CBB" w14:textId="1EC5C9D2" w:rsidR="00EB5085" w:rsidRPr="000576D3" w:rsidRDefault="003B5B75" w:rsidP="000576D3">
      <w:pPr>
        <w:widowControl/>
        <w:rPr>
          <w:rStyle w:val="Hyperlink"/>
          <w:color w:val="auto"/>
          <w:u w:val="none"/>
        </w:rPr>
      </w:pPr>
      <w:r w:rsidRPr="000576D3">
        <w:rPr>
          <w:rStyle w:val="Hyperlink"/>
          <w:color w:val="auto"/>
          <w:u w:val="none"/>
        </w:rPr>
        <w:lastRenderedPageBreak/>
        <w:t xml:space="preserve">Note: </w:t>
      </w:r>
      <w:r w:rsidR="00296769" w:rsidRPr="000576D3">
        <w:rPr>
          <w:rStyle w:val="Hyperlink"/>
          <w:color w:val="auto"/>
          <w:u w:val="none"/>
        </w:rPr>
        <w:t>The protocol was a</w:t>
      </w:r>
      <w:r w:rsidR="00EB5085" w:rsidRPr="000576D3">
        <w:rPr>
          <w:rStyle w:val="Hyperlink"/>
          <w:color w:val="auto"/>
          <w:u w:val="none"/>
        </w:rPr>
        <w:t xml:space="preserve">dapted from Ref. </w:t>
      </w:r>
      <w:r w:rsidR="00EB5085" w:rsidRPr="000576D3">
        <w:rPr>
          <w:rStyle w:val="Hyperlink"/>
          <w:color w:val="auto"/>
          <w:u w:val="none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193AC6" w:rsidRPr="000576D3">
        <w:rPr>
          <w:rStyle w:val="Hyperlink"/>
          <w:color w:val="auto"/>
          <w:u w:val="none"/>
        </w:rPr>
        <w:instrText xml:space="preserve"> ADDIN EN.CITE </w:instrText>
      </w:r>
      <w:r w:rsidR="00193AC6" w:rsidRPr="000576D3">
        <w:rPr>
          <w:rStyle w:val="Hyperlink"/>
          <w:color w:val="auto"/>
          <w:u w:val="none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193AC6" w:rsidRPr="000576D3">
        <w:rPr>
          <w:rStyle w:val="Hyperlink"/>
          <w:color w:val="auto"/>
          <w:u w:val="none"/>
        </w:rPr>
        <w:instrText xml:space="preserve"> ADDIN EN.CITE.DATA </w:instrText>
      </w:r>
      <w:r w:rsidR="00193AC6" w:rsidRPr="000576D3">
        <w:rPr>
          <w:rStyle w:val="Hyperlink"/>
          <w:color w:val="auto"/>
          <w:u w:val="none"/>
        </w:rPr>
      </w:r>
      <w:r w:rsidR="00193AC6" w:rsidRPr="000576D3">
        <w:rPr>
          <w:rStyle w:val="Hyperlink"/>
          <w:color w:val="auto"/>
          <w:u w:val="none"/>
        </w:rPr>
        <w:fldChar w:fldCharType="end"/>
      </w:r>
      <w:r w:rsidR="00EB5085" w:rsidRPr="000576D3">
        <w:rPr>
          <w:rStyle w:val="Hyperlink"/>
          <w:color w:val="auto"/>
          <w:u w:val="none"/>
        </w:rPr>
      </w:r>
      <w:r w:rsidR="00EB5085" w:rsidRPr="000576D3">
        <w:rPr>
          <w:rStyle w:val="Hyperlink"/>
          <w:color w:val="auto"/>
          <w:u w:val="none"/>
        </w:rPr>
        <w:fldChar w:fldCharType="separate"/>
      </w:r>
      <w:r w:rsidR="00193AC6" w:rsidRPr="000576D3">
        <w:rPr>
          <w:rStyle w:val="Hyperlink"/>
          <w:color w:val="auto"/>
          <w:u w:val="none"/>
          <w:vertAlign w:val="superscript"/>
        </w:rPr>
        <w:t>24</w:t>
      </w:r>
      <w:r w:rsidR="00EB5085" w:rsidRPr="000576D3">
        <w:rPr>
          <w:rStyle w:val="Hyperlink"/>
          <w:color w:val="auto"/>
          <w:u w:val="none"/>
        </w:rPr>
        <w:fldChar w:fldCharType="end"/>
      </w:r>
      <w:r w:rsidR="009F37EC" w:rsidRPr="000576D3">
        <w:rPr>
          <w:rStyle w:val="Hyperlink"/>
          <w:color w:val="auto"/>
          <w:u w:val="none"/>
        </w:rPr>
        <w:t>.</w:t>
      </w:r>
    </w:p>
    <w:p w14:paraId="3042B082" w14:textId="77777777" w:rsidR="003B5B75" w:rsidRPr="000576D3" w:rsidRDefault="003B5B75" w:rsidP="000576D3">
      <w:pPr>
        <w:widowControl/>
        <w:rPr>
          <w:rStyle w:val="Hyperlink"/>
          <w:color w:val="auto"/>
          <w:u w:val="none"/>
        </w:rPr>
      </w:pPr>
    </w:p>
    <w:p w14:paraId="407410FF" w14:textId="24DC3111" w:rsidR="00647DE5" w:rsidRPr="000576D3" w:rsidRDefault="009A41BB" w:rsidP="000576D3">
      <w:pPr>
        <w:widowControl/>
        <w:rPr>
          <w:rStyle w:val="Hyperlink"/>
          <w:b/>
          <w:color w:val="auto"/>
          <w:u w:val="none"/>
        </w:rPr>
      </w:pPr>
      <w:r w:rsidRPr="000576D3">
        <w:rPr>
          <w:rStyle w:val="Hyperlink"/>
          <w:b/>
          <w:color w:val="auto"/>
          <w:u w:val="none"/>
        </w:rPr>
        <w:t>1.</w:t>
      </w:r>
      <w:r w:rsidR="00296769" w:rsidRPr="000576D3">
        <w:rPr>
          <w:rStyle w:val="Hyperlink"/>
          <w:color w:val="auto"/>
          <w:u w:val="none"/>
        </w:rPr>
        <w:t xml:space="preserve"> </w:t>
      </w:r>
      <w:r w:rsidR="0028164A" w:rsidRPr="000576D3">
        <w:rPr>
          <w:rStyle w:val="Hyperlink"/>
          <w:b/>
          <w:color w:val="auto"/>
          <w:u w:val="none"/>
        </w:rPr>
        <w:t xml:space="preserve">Obtain RNA and </w:t>
      </w:r>
      <w:r w:rsidR="009F37EC" w:rsidRPr="000576D3">
        <w:rPr>
          <w:rStyle w:val="Hyperlink"/>
          <w:b/>
          <w:color w:val="auto"/>
          <w:u w:val="none"/>
        </w:rPr>
        <w:t>Enzyme of Interest</w:t>
      </w:r>
    </w:p>
    <w:p w14:paraId="2B8718F9" w14:textId="77777777" w:rsidR="00296769" w:rsidRPr="000576D3" w:rsidRDefault="00296769" w:rsidP="000576D3">
      <w:pPr>
        <w:widowControl/>
        <w:rPr>
          <w:rStyle w:val="Hyperlink"/>
          <w:b/>
          <w:color w:val="auto"/>
          <w:u w:val="none"/>
        </w:rPr>
      </w:pPr>
    </w:p>
    <w:p w14:paraId="293FDD5D" w14:textId="2E53205C" w:rsidR="00296769" w:rsidRPr="000576D3" w:rsidRDefault="0028164A" w:rsidP="000576D3">
      <w:pPr>
        <w:widowControl/>
        <w:rPr>
          <w:rStyle w:val="Hyperlink"/>
          <w:color w:val="auto"/>
          <w:u w:val="none"/>
        </w:rPr>
      </w:pPr>
      <w:r w:rsidRPr="000576D3">
        <w:rPr>
          <w:rStyle w:val="Hyperlink"/>
          <w:color w:val="auto"/>
          <w:u w:val="none"/>
        </w:rPr>
        <w:t>1.1</w:t>
      </w:r>
      <w:r w:rsidR="00296769" w:rsidRPr="000576D3">
        <w:rPr>
          <w:rStyle w:val="Hyperlink"/>
          <w:color w:val="auto"/>
          <w:u w:val="none"/>
        </w:rPr>
        <w:t xml:space="preserve"> Use </w:t>
      </w:r>
      <w:r w:rsidR="00296769" w:rsidRPr="000576D3">
        <w:rPr>
          <w:rStyle w:val="Hyperlink"/>
          <w:i/>
          <w:color w:val="auto"/>
          <w:u w:val="none"/>
        </w:rPr>
        <w:t>in vitro</w:t>
      </w:r>
      <w:r w:rsidRPr="000576D3">
        <w:rPr>
          <w:rStyle w:val="Hyperlink"/>
          <w:color w:val="auto"/>
          <w:u w:val="none"/>
        </w:rPr>
        <w:t xml:space="preserve"> transcribed RNAs</w:t>
      </w:r>
      <w:r w:rsidR="00707AC1" w:rsidRPr="000576D3">
        <w:rPr>
          <w:rStyle w:val="Hyperlink"/>
          <w:color w:val="auto"/>
          <w:u w:val="none"/>
        </w:rPr>
        <w:t xml:space="preserve"> internally labeled with </w:t>
      </w:r>
      <w:r w:rsidR="00707AC1" w:rsidRPr="000576D3">
        <w:rPr>
          <w:rStyle w:val="Hyperlink"/>
          <w:color w:val="auto"/>
          <w:u w:val="none"/>
          <w:vertAlign w:val="superscript"/>
        </w:rPr>
        <w:t>32</w:t>
      </w:r>
      <w:r w:rsidR="00707AC1" w:rsidRPr="000576D3">
        <w:rPr>
          <w:rStyle w:val="Hyperlink"/>
          <w:color w:val="auto"/>
          <w:u w:val="none"/>
        </w:rPr>
        <w:t xml:space="preserve">P, </w:t>
      </w:r>
      <w:r w:rsidRPr="000576D3">
        <w:rPr>
          <w:rStyle w:val="Hyperlink"/>
          <w:color w:val="auto"/>
          <w:u w:val="none"/>
        </w:rPr>
        <w:t xml:space="preserve">and recombinant His6-Mod5 expressed in and purified from </w:t>
      </w:r>
      <w:r w:rsidRPr="000576D3">
        <w:rPr>
          <w:rStyle w:val="Hyperlink"/>
          <w:i/>
          <w:color w:val="auto"/>
          <w:u w:val="none"/>
        </w:rPr>
        <w:t>E. coli</w:t>
      </w:r>
      <w:r w:rsidRPr="000576D3">
        <w:rPr>
          <w:rStyle w:val="Hyperlink"/>
          <w:color w:val="auto"/>
          <w:u w:val="none"/>
        </w:rPr>
        <w:t>, as previously described</w:t>
      </w:r>
      <w:r w:rsidRPr="000576D3">
        <w:rPr>
          <w:rStyle w:val="Hyperlink"/>
          <w:color w:val="auto"/>
          <w:u w:val="none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193AC6" w:rsidRPr="000576D3">
        <w:rPr>
          <w:rStyle w:val="Hyperlink"/>
          <w:color w:val="auto"/>
          <w:u w:val="none"/>
        </w:rPr>
        <w:instrText xml:space="preserve"> ADDIN EN.CITE </w:instrText>
      </w:r>
      <w:r w:rsidR="00193AC6" w:rsidRPr="000576D3">
        <w:rPr>
          <w:rStyle w:val="Hyperlink"/>
          <w:color w:val="auto"/>
          <w:u w:val="none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193AC6" w:rsidRPr="000576D3">
        <w:rPr>
          <w:rStyle w:val="Hyperlink"/>
          <w:color w:val="auto"/>
          <w:u w:val="none"/>
        </w:rPr>
        <w:instrText xml:space="preserve"> ADDIN EN.CITE.DATA </w:instrText>
      </w:r>
      <w:r w:rsidR="00193AC6" w:rsidRPr="000576D3">
        <w:rPr>
          <w:rStyle w:val="Hyperlink"/>
          <w:color w:val="auto"/>
          <w:u w:val="none"/>
        </w:rPr>
      </w:r>
      <w:r w:rsidR="00193AC6" w:rsidRPr="000576D3">
        <w:rPr>
          <w:rStyle w:val="Hyperlink"/>
          <w:color w:val="auto"/>
          <w:u w:val="none"/>
        </w:rPr>
        <w:fldChar w:fldCharType="end"/>
      </w:r>
      <w:r w:rsidRPr="000576D3">
        <w:rPr>
          <w:rStyle w:val="Hyperlink"/>
          <w:color w:val="auto"/>
          <w:u w:val="none"/>
        </w:rPr>
      </w:r>
      <w:r w:rsidRPr="000576D3">
        <w:rPr>
          <w:rStyle w:val="Hyperlink"/>
          <w:color w:val="auto"/>
          <w:u w:val="none"/>
        </w:rPr>
        <w:fldChar w:fldCharType="separate"/>
      </w:r>
      <w:r w:rsidR="00193AC6" w:rsidRPr="000576D3">
        <w:rPr>
          <w:rStyle w:val="Hyperlink"/>
          <w:color w:val="auto"/>
          <w:u w:val="none"/>
          <w:vertAlign w:val="superscript"/>
        </w:rPr>
        <w:t>24</w:t>
      </w:r>
      <w:r w:rsidRPr="000576D3">
        <w:rPr>
          <w:rStyle w:val="Hyperlink"/>
          <w:color w:val="auto"/>
          <w:u w:val="none"/>
        </w:rPr>
        <w:fldChar w:fldCharType="end"/>
      </w:r>
      <w:r w:rsidRPr="000576D3">
        <w:rPr>
          <w:rStyle w:val="Hyperlink"/>
          <w:color w:val="auto"/>
          <w:u w:val="none"/>
        </w:rPr>
        <w:t>.</w:t>
      </w:r>
      <w:r w:rsidR="00573EF1" w:rsidRPr="000576D3">
        <w:rPr>
          <w:rStyle w:val="Hyperlink"/>
          <w:color w:val="auto"/>
          <w:u w:val="none"/>
        </w:rPr>
        <w:t xml:space="preserve"> </w:t>
      </w:r>
    </w:p>
    <w:p w14:paraId="64AB07DB" w14:textId="77777777" w:rsidR="00296769" w:rsidRPr="000576D3" w:rsidRDefault="00296769" w:rsidP="000576D3">
      <w:pPr>
        <w:widowControl/>
        <w:rPr>
          <w:rStyle w:val="Hyperlink"/>
          <w:color w:val="auto"/>
          <w:u w:val="none"/>
        </w:rPr>
      </w:pPr>
    </w:p>
    <w:p w14:paraId="1C726EAE" w14:textId="460D3254" w:rsidR="00296769" w:rsidRPr="000576D3" w:rsidRDefault="00296769" w:rsidP="000576D3">
      <w:pPr>
        <w:widowControl/>
        <w:rPr>
          <w:rStyle w:val="Hyperlink"/>
          <w:color w:val="auto"/>
          <w:u w:val="none"/>
        </w:rPr>
      </w:pPr>
      <w:r w:rsidRPr="000576D3">
        <w:rPr>
          <w:rStyle w:val="Hyperlink"/>
          <w:color w:val="auto"/>
          <w:u w:val="none"/>
        </w:rPr>
        <w:t>1.1.1. Introduce</w:t>
      </w:r>
      <w:r w:rsidR="00573EF1" w:rsidRPr="000576D3">
        <w:rPr>
          <w:rStyle w:val="Hyperlink"/>
          <w:color w:val="auto"/>
          <w:u w:val="none"/>
        </w:rPr>
        <w:t xml:space="preserve"> </w:t>
      </w:r>
      <w:r w:rsidRPr="000576D3">
        <w:rPr>
          <w:rStyle w:val="Hyperlink"/>
          <w:i/>
          <w:color w:val="auto"/>
          <w:u w:val="none"/>
        </w:rPr>
        <w:t>in vitro</w:t>
      </w:r>
      <w:r w:rsidRPr="000576D3">
        <w:rPr>
          <w:rStyle w:val="Hyperlink"/>
          <w:color w:val="auto"/>
          <w:u w:val="none"/>
        </w:rPr>
        <w:t xml:space="preserve"> transcribed </w:t>
      </w:r>
      <w:r w:rsidR="003E411D" w:rsidRPr="000576D3">
        <w:rPr>
          <w:rStyle w:val="Hyperlink"/>
          <w:color w:val="auto"/>
          <w:u w:val="none"/>
        </w:rPr>
        <w:t xml:space="preserve">RNAs </w:t>
      </w:r>
      <w:r w:rsidR="00C12A65" w:rsidRPr="000576D3">
        <w:rPr>
          <w:rStyle w:val="Hyperlink"/>
          <w:color w:val="auto"/>
          <w:u w:val="none"/>
        </w:rPr>
        <w:t xml:space="preserve">(section 3) </w:t>
      </w:r>
      <w:r w:rsidR="00B60822" w:rsidRPr="000576D3">
        <w:rPr>
          <w:rStyle w:val="Hyperlink"/>
          <w:color w:val="auto"/>
          <w:u w:val="none"/>
        </w:rPr>
        <w:t>using</w:t>
      </w:r>
      <w:r w:rsidR="003E411D" w:rsidRPr="000576D3">
        <w:rPr>
          <w:rStyle w:val="Hyperlink"/>
          <w:color w:val="auto"/>
          <w:u w:val="none"/>
        </w:rPr>
        <w:t xml:space="preserve"> </w:t>
      </w:r>
      <w:r w:rsidR="00573EF1" w:rsidRPr="000576D3">
        <w:rPr>
          <w:rStyle w:val="Hyperlink"/>
          <w:color w:val="auto"/>
          <w:u w:val="none"/>
        </w:rPr>
        <w:t>T7 RNA polymeras</w:t>
      </w:r>
      <w:r w:rsidR="003E411D" w:rsidRPr="000576D3">
        <w:rPr>
          <w:rStyle w:val="Hyperlink"/>
          <w:color w:val="auto"/>
          <w:u w:val="none"/>
        </w:rPr>
        <w:t xml:space="preserve">e </w:t>
      </w:r>
      <w:r w:rsidR="00573EF1" w:rsidRPr="000576D3">
        <w:rPr>
          <w:rStyle w:val="Hyperlink"/>
          <w:color w:val="auto"/>
          <w:u w:val="none"/>
        </w:rPr>
        <w:t xml:space="preserve">in the </w:t>
      </w:r>
      <w:r w:rsidR="003E411D" w:rsidRPr="000576D3">
        <w:rPr>
          <w:rStyle w:val="Hyperlink"/>
          <w:color w:val="auto"/>
          <w:u w:val="none"/>
        </w:rPr>
        <w:t>presence</w:t>
      </w:r>
      <w:r w:rsidR="00573EF1" w:rsidRPr="000576D3">
        <w:rPr>
          <w:rStyle w:val="Hyperlink"/>
          <w:color w:val="auto"/>
          <w:u w:val="none"/>
        </w:rPr>
        <w:t xml:space="preserve"> of</w:t>
      </w:r>
      <w:r w:rsidR="003B5B75" w:rsidRPr="000576D3">
        <w:rPr>
          <w:rStyle w:val="Hyperlink"/>
          <w:color w:val="auto"/>
          <w:u w:val="none"/>
        </w:rPr>
        <w:t xml:space="preserve"> </w:t>
      </w:r>
      <w:r w:rsidR="003E411D" w:rsidRPr="000576D3">
        <w:rPr>
          <w:rStyle w:val="Hyperlink"/>
          <w:color w:val="auto"/>
          <w:u w:val="none"/>
        </w:rPr>
        <w:t xml:space="preserve">unlabeled ATP, UTP, CTP, GTP and 10 µCi of </w:t>
      </w:r>
      <w:r w:rsidRPr="000576D3">
        <w:rPr>
          <w:rStyle w:val="Hyperlink"/>
          <w:color w:val="auto"/>
          <w:u w:val="none"/>
        </w:rPr>
        <w:t xml:space="preserve">gel-purified, ethanol-precipitated </w:t>
      </w:r>
      <w:r w:rsidR="003E411D" w:rsidRPr="000576D3">
        <w:rPr>
          <w:rStyle w:val="Hyperlink"/>
          <w:color w:val="auto"/>
          <w:u w:val="none"/>
        </w:rPr>
        <w:t xml:space="preserve">α-ATP, resuspended in 1x TE (10 </w:t>
      </w:r>
      <w:proofErr w:type="spellStart"/>
      <w:r w:rsidR="003E411D" w:rsidRPr="000576D3">
        <w:rPr>
          <w:rStyle w:val="Hyperlink"/>
          <w:color w:val="auto"/>
          <w:u w:val="none"/>
        </w:rPr>
        <w:t>mM</w:t>
      </w:r>
      <w:proofErr w:type="spellEnd"/>
      <w:r w:rsidR="003E411D" w:rsidRPr="000576D3">
        <w:rPr>
          <w:rStyle w:val="Hyperlink"/>
          <w:color w:val="auto"/>
          <w:u w:val="none"/>
        </w:rPr>
        <w:t xml:space="preserve"> Tris-</w:t>
      </w:r>
      <w:proofErr w:type="spellStart"/>
      <w:r w:rsidR="003E411D" w:rsidRPr="000576D3">
        <w:rPr>
          <w:rStyle w:val="Hyperlink"/>
          <w:color w:val="auto"/>
          <w:u w:val="none"/>
        </w:rPr>
        <w:t>HCl</w:t>
      </w:r>
      <w:proofErr w:type="spellEnd"/>
      <w:r w:rsidR="003E411D" w:rsidRPr="000576D3">
        <w:rPr>
          <w:rStyle w:val="Hyperlink"/>
          <w:color w:val="auto"/>
          <w:u w:val="none"/>
        </w:rPr>
        <w:t xml:space="preserve"> pH 7.5, 0.1 </w:t>
      </w:r>
      <w:proofErr w:type="spellStart"/>
      <w:r w:rsidR="003E411D" w:rsidRPr="000576D3">
        <w:rPr>
          <w:rStyle w:val="Hyperlink"/>
          <w:color w:val="auto"/>
          <w:u w:val="none"/>
        </w:rPr>
        <w:t>mM</w:t>
      </w:r>
      <w:proofErr w:type="spellEnd"/>
      <w:r w:rsidR="003E411D" w:rsidRPr="000576D3">
        <w:rPr>
          <w:rStyle w:val="Hyperlink"/>
          <w:color w:val="auto"/>
          <w:u w:val="none"/>
        </w:rPr>
        <w:t xml:space="preserve"> EDTA), and stored at -80</w:t>
      </w:r>
      <w:r w:rsidR="009F37EC" w:rsidRPr="000576D3">
        <w:rPr>
          <w:rStyle w:val="Hyperlink"/>
          <w:color w:val="auto"/>
          <w:u w:val="none"/>
        </w:rPr>
        <w:t xml:space="preserve"> </w:t>
      </w:r>
      <w:r w:rsidR="003E411D" w:rsidRPr="000576D3">
        <w:rPr>
          <w:rStyle w:val="Hyperlink"/>
          <w:color w:val="auto"/>
          <w:u w:val="none"/>
        </w:rPr>
        <w:t>°C</w:t>
      </w:r>
      <w:r w:rsidR="003E411D" w:rsidRPr="000576D3">
        <w:rPr>
          <w:rStyle w:val="Hyperlink"/>
          <w:color w:val="auto"/>
          <w:u w:val="none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3E411D" w:rsidRPr="000576D3">
        <w:rPr>
          <w:rStyle w:val="Hyperlink"/>
          <w:color w:val="auto"/>
          <w:u w:val="none"/>
        </w:rPr>
        <w:instrText xml:space="preserve"> ADDIN EN.CITE </w:instrText>
      </w:r>
      <w:r w:rsidR="003E411D" w:rsidRPr="000576D3">
        <w:rPr>
          <w:rStyle w:val="Hyperlink"/>
          <w:color w:val="auto"/>
          <w:u w:val="none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3E411D" w:rsidRPr="000576D3">
        <w:rPr>
          <w:rStyle w:val="Hyperlink"/>
          <w:color w:val="auto"/>
          <w:u w:val="none"/>
        </w:rPr>
        <w:instrText xml:space="preserve"> ADDIN EN.CITE.DATA </w:instrText>
      </w:r>
      <w:r w:rsidR="003E411D" w:rsidRPr="000576D3">
        <w:rPr>
          <w:rStyle w:val="Hyperlink"/>
          <w:color w:val="auto"/>
          <w:u w:val="none"/>
        </w:rPr>
      </w:r>
      <w:r w:rsidR="003E411D" w:rsidRPr="000576D3">
        <w:rPr>
          <w:rStyle w:val="Hyperlink"/>
          <w:color w:val="auto"/>
          <w:u w:val="none"/>
        </w:rPr>
        <w:fldChar w:fldCharType="end"/>
      </w:r>
      <w:r w:rsidR="003E411D" w:rsidRPr="000576D3">
        <w:rPr>
          <w:rStyle w:val="Hyperlink"/>
          <w:color w:val="auto"/>
          <w:u w:val="none"/>
        </w:rPr>
      </w:r>
      <w:r w:rsidR="003E411D" w:rsidRPr="000576D3">
        <w:rPr>
          <w:rStyle w:val="Hyperlink"/>
          <w:color w:val="auto"/>
          <w:u w:val="none"/>
        </w:rPr>
        <w:fldChar w:fldCharType="separate"/>
      </w:r>
      <w:r w:rsidR="003E411D" w:rsidRPr="000576D3">
        <w:rPr>
          <w:rStyle w:val="Hyperlink"/>
          <w:color w:val="auto"/>
          <w:u w:val="none"/>
          <w:vertAlign w:val="superscript"/>
        </w:rPr>
        <w:t>24</w:t>
      </w:r>
      <w:r w:rsidR="003E411D" w:rsidRPr="000576D3">
        <w:rPr>
          <w:rStyle w:val="Hyperlink"/>
          <w:color w:val="auto"/>
          <w:u w:val="none"/>
        </w:rPr>
        <w:fldChar w:fldCharType="end"/>
      </w:r>
      <w:r w:rsidR="003E411D" w:rsidRPr="000576D3">
        <w:rPr>
          <w:rStyle w:val="Hyperlink"/>
          <w:color w:val="auto"/>
          <w:u w:val="none"/>
        </w:rPr>
        <w:t xml:space="preserve">. </w:t>
      </w:r>
    </w:p>
    <w:p w14:paraId="54EEC372" w14:textId="77777777" w:rsidR="00296769" w:rsidRPr="000576D3" w:rsidRDefault="00296769" w:rsidP="000576D3">
      <w:pPr>
        <w:widowControl/>
        <w:rPr>
          <w:rStyle w:val="Hyperlink"/>
          <w:color w:val="auto"/>
          <w:u w:val="none"/>
        </w:rPr>
      </w:pPr>
    </w:p>
    <w:p w14:paraId="169D0F89" w14:textId="77777777" w:rsidR="00A65984" w:rsidRPr="000576D3" w:rsidRDefault="00296769" w:rsidP="000576D3">
      <w:pPr>
        <w:widowControl/>
        <w:rPr>
          <w:rStyle w:val="Hyperlink"/>
          <w:color w:val="auto"/>
          <w:u w:val="none"/>
        </w:rPr>
      </w:pPr>
      <w:r w:rsidRPr="000576D3">
        <w:rPr>
          <w:rStyle w:val="Hyperlink"/>
          <w:color w:val="auto"/>
          <w:u w:val="none"/>
        </w:rPr>
        <w:t xml:space="preserve">1.2. </w:t>
      </w:r>
      <w:r w:rsidR="000E5B47" w:rsidRPr="000576D3">
        <w:rPr>
          <w:rStyle w:val="Hyperlink"/>
          <w:color w:val="auto"/>
          <w:u w:val="none"/>
        </w:rPr>
        <w:t>Alternatively</w:t>
      </w:r>
      <w:r w:rsidR="0028164A" w:rsidRPr="000576D3">
        <w:rPr>
          <w:rStyle w:val="Hyperlink"/>
          <w:color w:val="auto"/>
          <w:u w:val="none"/>
        </w:rPr>
        <w:t xml:space="preserve">, </w:t>
      </w:r>
      <w:r w:rsidRPr="000576D3">
        <w:rPr>
          <w:rStyle w:val="Hyperlink"/>
          <w:color w:val="auto"/>
          <w:u w:val="none"/>
        </w:rPr>
        <w:t xml:space="preserve">obtain commercially available </w:t>
      </w:r>
      <w:r w:rsidR="00AC0859" w:rsidRPr="000576D3">
        <w:rPr>
          <w:rStyle w:val="Hyperlink"/>
          <w:color w:val="auto"/>
          <w:u w:val="none"/>
        </w:rPr>
        <w:t xml:space="preserve">fluorescently labeled </w:t>
      </w:r>
      <w:r w:rsidR="0028164A" w:rsidRPr="000576D3">
        <w:rPr>
          <w:rStyle w:val="Hyperlink"/>
          <w:color w:val="auto"/>
          <w:u w:val="none"/>
        </w:rPr>
        <w:t>RNAs of interest</w:t>
      </w:r>
      <w:r w:rsidRPr="000576D3">
        <w:rPr>
          <w:rStyle w:val="Hyperlink"/>
          <w:color w:val="auto"/>
          <w:u w:val="none"/>
        </w:rPr>
        <w:t>. Produce</w:t>
      </w:r>
      <w:r w:rsidR="00AC0859" w:rsidRPr="000576D3">
        <w:rPr>
          <w:rStyle w:val="Hyperlink"/>
          <w:color w:val="auto"/>
          <w:u w:val="none"/>
        </w:rPr>
        <w:t xml:space="preserve"> </w:t>
      </w:r>
      <w:r w:rsidRPr="000576D3">
        <w:rPr>
          <w:rStyle w:val="Hyperlink"/>
          <w:color w:val="auto"/>
          <w:u w:val="none"/>
        </w:rPr>
        <w:t xml:space="preserve">the </w:t>
      </w:r>
      <w:r w:rsidR="00120B4A" w:rsidRPr="000576D3">
        <w:rPr>
          <w:rStyle w:val="Hyperlink"/>
          <w:color w:val="auto"/>
          <w:u w:val="none"/>
        </w:rPr>
        <w:t>enzyme</w:t>
      </w:r>
      <w:r w:rsidR="00707AC1" w:rsidRPr="000576D3">
        <w:rPr>
          <w:rStyle w:val="Hyperlink"/>
          <w:color w:val="auto"/>
          <w:u w:val="none"/>
        </w:rPr>
        <w:t>(</w:t>
      </w:r>
      <w:r w:rsidR="00120B4A" w:rsidRPr="000576D3">
        <w:rPr>
          <w:rStyle w:val="Hyperlink"/>
          <w:color w:val="auto"/>
          <w:u w:val="none"/>
        </w:rPr>
        <w:t>s</w:t>
      </w:r>
      <w:r w:rsidR="00707AC1" w:rsidRPr="000576D3">
        <w:rPr>
          <w:rStyle w:val="Hyperlink"/>
          <w:color w:val="auto"/>
          <w:u w:val="none"/>
        </w:rPr>
        <w:t>)</w:t>
      </w:r>
      <w:r w:rsidR="004846FF" w:rsidRPr="000576D3">
        <w:rPr>
          <w:rStyle w:val="Hyperlink"/>
          <w:color w:val="auto"/>
          <w:u w:val="none"/>
        </w:rPr>
        <w:t xml:space="preserve"> of interest</w:t>
      </w:r>
      <w:r w:rsidR="00707AC1" w:rsidRPr="000576D3">
        <w:rPr>
          <w:rStyle w:val="Hyperlink"/>
          <w:color w:val="auto"/>
          <w:u w:val="none"/>
        </w:rPr>
        <w:t xml:space="preserve"> </w:t>
      </w:r>
      <w:r w:rsidR="000E5B47" w:rsidRPr="000576D3">
        <w:rPr>
          <w:rStyle w:val="Hyperlink"/>
          <w:color w:val="auto"/>
          <w:u w:val="none"/>
        </w:rPr>
        <w:t xml:space="preserve">in </w:t>
      </w:r>
      <w:r w:rsidR="00FC679F" w:rsidRPr="000576D3">
        <w:rPr>
          <w:rStyle w:val="Hyperlink"/>
          <w:color w:val="auto"/>
          <w:u w:val="none"/>
        </w:rPr>
        <w:t xml:space="preserve">any </w:t>
      </w:r>
      <w:r w:rsidR="000E5B47" w:rsidRPr="000576D3">
        <w:rPr>
          <w:rStyle w:val="Hyperlink"/>
          <w:color w:val="auto"/>
          <w:u w:val="none"/>
        </w:rPr>
        <w:t>preferred expression system.</w:t>
      </w:r>
      <w:r w:rsidR="001D453D" w:rsidRPr="000576D3">
        <w:rPr>
          <w:rStyle w:val="Hyperlink"/>
          <w:color w:val="auto"/>
          <w:u w:val="none"/>
        </w:rPr>
        <w:t xml:space="preserve"> </w:t>
      </w:r>
    </w:p>
    <w:p w14:paraId="2D9188EA" w14:textId="77777777" w:rsidR="00A65984" w:rsidRPr="000576D3" w:rsidRDefault="00A65984" w:rsidP="000576D3">
      <w:pPr>
        <w:widowControl/>
        <w:rPr>
          <w:rStyle w:val="Hyperlink"/>
          <w:color w:val="auto"/>
          <w:u w:val="none"/>
        </w:rPr>
      </w:pPr>
    </w:p>
    <w:p w14:paraId="4EB9307B" w14:textId="11809191" w:rsidR="0028164A" w:rsidRPr="000576D3" w:rsidRDefault="00A65984" w:rsidP="000576D3">
      <w:pPr>
        <w:widowControl/>
        <w:rPr>
          <w:rStyle w:val="Hyperlink"/>
          <w:color w:val="auto"/>
          <w:u w:val="none"/>
        </w:rPr>
      </w:pPr>
      <w:r w:rsidRPr="000576D3">
        <w:rPr>
          <w:rStyle w:val="Hyperlink"/>
          <w:color w:val="auto"/>
          <w:u w:val="none"/>
        </w:rPr>
        <w:t>C</w:t>
      </w:r>
      <w:r w:rsidR="001D453D" w:rsidRPr="000576D3">
        <w:rPr>
          <w:rStyle w:val="Hyperlink"/>
          <w:color w:val="auto"/>
          <w:u w:val="none"/>
        </w:rPr>
        <w:t>aution</w:t>
      </w:r>
      <w:r w:rsidRPr="000576D3">
        <w:rPr>
          <w:rStyle w:val="Hyperlink"/>
          <w:color w:val="auto"/>
          <w:u w:val="none"/>
        </w:rPr>
        <w:t>:</w:t>
      </w:r>
      <w:r w:rsidR="001D453D" w:rsidRPr="000576D3">
        <w:rPr>
          <w:rStyle w:val="Hyperlink"/>
          <w:color w:val="auto"/>
          <w:u w:val="none"/>
        </w:rPr>
        <w:t xml:space="preserve"> </w:t>
      </w:r>
      <w:r w:rsidRPr="000576D3">
        <w:rPr>
          <w:rStyle w:val="Hyperlink"/>
          <w:color w:val="auto"/>
          <w:u w:val="none"/>
        </w:rPr>
        <w:t>I</w:t>
      </w:r>
      <w:r w:rsidR="001D453D" w:rsidRPr="000576D3">
        <w:rPr>
          <w:rStyle w:val="Hyperlink"/>
          <w:color w:val="auto"/>
          <w:u w:val="none"/>
        </w:rPr>
        <w:t>nternal fluorescent tags in the RNA can alter RNA structure and recognition by enzymes.</w:t>
      </w:r>
    </w:p>
    <w:p w14:paraId="0C56114E" w14:textId="77777777" w:rsidR="00AE621E" w:rsidRPr="000576D3" w:rsidRDefault="00AE621E" w:rsidP="000576D3">
      <w:pPr>
        <w:widowControl/>
        <w:rPr>
          <w:rStyle w:val="Hyperlink"/>
          <w:color w:val="auto"/>
          <w:u w:val="none"/>
        </w:rPr>
      </w:pPr>
    </w:p>
    <w:p w14:paraId="2C19140E" w14:textId="2E40AD3A" w:rsidR="00AE621E" w:rsidRPr="000576D3" w:rsidRDefault="00AE621E" w:rsidP="000576D3">
      <w:pPr>
        <w:widowControl/>
        <w:rPr>
          <w:b/>
          <w:color w:val="auto"/>
        </w:rPr>
      </w:pPr>
      <w:r w:rsidRPr="000576D3">
        <w:rPr>
          <w:rStyle w:val="Hyperlink"/>
          <w:b/>
          <w:color w:val="auto"/>
          <w:highlight w:val="yellow"/>
          <w:u w:val="none"/>
        </w:rPr>
        <w:t>2.</w:t>
      </w:r>
      <w:r w:rsidR="00296769" w:rsidRPr="000576D3">
        <w:rPr>
          <w:rStyle w:val="Hyperlink"/>
          <w:b/>
          <w:color w:val="auto"/>
          <w:highlight w:val="yellow"/>
          <w:u w:val="none"/>
        </w:rPr>
        <w:t xml:space="preserve"> </w:t>
      </w:r>
      <w:r w:rsidR="009F37EC" w:rsidRPr="000576D3">
        <w:rPr>
          <w:rStyle w:val="Hyperlink"/>
          <w:b/>
          <w:color w:val="auto"/>
          <w:highlight w:val="yellow"/>
          <w:u w:val="none"/>
        </w:rPr>
        <w:t xml:space="preserve">Prepare </w:t>
      </w:r>
      <w:r w:rsidRPr="000576D3">
        <w:rPr>
          <w:rStyle w:val="Hyperlink"/>
          <w:b/>
          <w:color w:val="auto"/>
          <w:highlight w:val="yellow"/>
          <w:u w:val="none"/>
        </w:rPr>
        <w:t xml:space="preserve">a </w:t>
      </w:r>
      <w:r w:rsidRPr="000576D3">
        <w:rPr>
          <w:b/>
          <w:color w:val="auto"/>
          <w:highlight w:val="yellow"/>
        </w:rPr>
        <w:t xml:space="preserve">20% </w:t>
      </w:r>
      <w:r w:rsidR="009F37EC" w:rsidRPr="000576D3">
        <w:rPr>
          <w:b/>
          <w:color w:val="auto"/>
          <w:highlight w:val="yellow"/>
        </w:rPr>
        <w:t>Polyacrylamide Denaturing Gel</w:t>
      </w:r>
    </w:p>
    <w:p w14:paraId="7BABA1B9" w14:textId="77777777" w:rsidR="00296769" w:rsidRPr="000576D3" w:rsidRDefault="00296769" w:rsidP="000576D3">
      <w:pPr>
        <w:widowControl/>
        <w:rPr>
          <w:b/>
          <w:color w:val="auto"/>
        </w:rPr>
      </w:pPr>
    </w:p>
    <w:p w14:paraId="26BFC5E4" w14:textId="0242565A" w:rsidR="00BC09F2" w:rsidRPr="000576D3" w:rsidRDefault="00C12A65" w:rsidP="000576D3">
      <w:pPr>
        <w:widowControl/>
        <w:rPr>
          <w:color w:val="auto"/>
        </w:rPr>
      </w:pPr>
      <w:r w:rsidRPr="000576D3">
        <w:rPr>
          <w:color w:val="auto"/>
        </w:rPr>
        <w:t>Note:</w:t>
      </w:r>
      <w:r w:rsidR="00296769" w:rsidRPr="000576D3">
        <w:rPr>
          <w:color w:val="auto"/>
        </w:rPr>
        <w:t xml:space="preserve"> </w:t>
      </w:r>
      <w:r w:rsidR="00BC09F2" w:rsidRPr="000576D3">
        <w:rPr>
          <w:color w:val="auto"/>
        </w:rPr>
        <w:t>In order to obtain sufficient resolution of RNA fragments, a 40 cm length vertical slab gel</w:t>
      </w:r>
      <w:r w:rsidR="00F60598" w:rsidRPr="000576D3">
        <w:rPr>
          <w:color w:val="auto"/>
        </w:rPr>
        <w:t xml:space="preserve"> is recommended</w:t>
      </w:r>
      <w:r w:rsidR="00BC09F2" w:rsidRPr="000576D3">
        <w:rPr>
          <w:color w:val="auto"/>
        </w:rPr>
        <w:t xml:space="preserve">. </w:t>
      </w:r>
      <w:r w:rsidR="007E76F1" w:rsidRPr="000576D3">
        <w:rPr>
          <w:color w:val="auto"/>
        </w:rPr>
        <w:t xml:space="preserve">The width </w:t>
      </w:r>
      <w:r w:rsidR="00BC09F2" w:rsidRPr="000576D3">
        <w:rPr>
          <w:color w:val="auto"/>
        </w:rPr>
        <w:t xml:space="preserve">of the gel used is determined by the number of samples to be analyzed. </w:t>
      </w:r>
    </w:p>
    <w:p w14:paraId="23AFF122" w14:textId="77777777" w:rsidR="00296769" w:rsidRPr="000576D3" w:rsidRDefault="00296769" w:rsidP="000576D3">
      <w:pPr>
        <w:widowControl/>
        <w:rPr>
          <w:color w:val="auto"/>
        </w:rPr>
      </w:pPr>
    </w:p>
    <w:p w14:paraId="55BFE1D2" w14:textId="011CF849" w:rsidR="00AE621E" w:rsidRPr="000576D3" w:rsidRDefault="00BC09F2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2.</w:t>
      </w:r>
      <w:r w:rsidR="00C12A65" w:rsidRPr="000576D3">
        <w:rPr>
          <w:color w:val="auto"/>
          <w:highlight w:val="yellow"/>
        </w:rPr>
        <w:t>1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>Thoroughly</w:t>
      </w:r>
      <w:r w:rsidR="00AE621E" w:rsidRPr="000576D3">
        <w:rPr>
          <w:color w:val="auto"/>
          <w:highlight w:val="yellow"/>
        </w:rPr>
        <w:t xml:space="preserve"> clean glass plates</w:t>
      </w:r>
      <w:r w:rsidR="00FC679F" w:rsidRPr="000576D3">
        <w:rPr>
          <w:color w:val="auto"/>
          <w:highlight w:val="yellow"/>
        </w:rPr>
        <w:t>. First</w:t>
      </w:r>
      <w:r w:rsidR="00A35D32" w:rsidRPr="000576D3">
        <w:rPr>
          <w:color w:val="auto"/>
          <w:highlight w:val="yellow"/>
        </w:rPr>
        <w:t>,</w:t>
      </w:r>
      <w:r w:rsidR="00FC679F" w:rsidRPr="000576D3">
        <w:rPr>
          <w:color w:val="auto"/>
          <w:highlight w:val="yellow"/>
        </w:rPr>
        <w:t xml:space="preserve"> wash</w:t>
      </w:r>
      <w:r w:rsidR="00884E67" w:rsidRPr="000576D3">
        <w:rPr>
          <w:color w:val="auto"/>
          <w:highlight w:val="yellow"/>
        </w:rPr>
        <w:t xml:space="preserve"> </w:t>
      </w:r>
      <w:r w:rsidR="00AE621E" w:rsidRPr="000576D3">
        <w:rPr>
          <w:color w:val="auto"/>
          <w:highlight w:val="yellow"/>
        </w:rPr>
        <w:t>with soap and water,</w:t>
      </w:r>
      <w:r w:rsidR="00EA1CCA" w:rsidRPr="000576D3">
        <w:rPr>
          <w:color w:val="auto"/>
          <w:highlight w:val="yellow"/>
        </w:rPr>
        <w:t xml:space="preserve"> rinse well wi</w:t>
      </w:r>
      <w:r w:rsidR="001D453D" w:rsidRPr="000576D3">
        <w:rPr>
          <w:color w:val="auto"/>
          <w:highlight w:val="yellow"/>
        </w:rPr>
        <w:t>t</w:t>
      </w:r>
      <w:r w:rsidR="00EA1CCA" w:rsidRPr="000576D3">
        <w:rPr>
          <w:color w:val="auto"/>
          <w:highlight w:val="yellow"/>
        </w:rPr>
        <w:t>h deionized water</w:t>
      </w:r>
      <w:r w:rsidR="00884E67" w:rsidRPr="000576D3">
        <w:rPr>
          <w:color w:val="auto"/>
          <w:highlight w:val="yellow"/>
        </w:rPr>
        <w:t>,</w:t>
      </w:r>
      <w:r w:rsidR="00EA1CCA" w:rsidRPr="000576D3">
        <w:rPr>
          <w:color w:val="auto"/>
          <w:highlight w:val="yellow"/>
        </w:rPr>
        <w:t xml:space="preserve"> and finally</w:t>
      </w:r>
      <w:r w:rsidR="00AE621E" w:rsidRPr="000576D3">
        <w:rPr>
          <w:color w:val="auto"/>
          <w:highlight w:val="yellow"/>
        </w:rPr>
        <w:t xml:space="preserve"> </w:t>
      </w:r>
      <w:r w:rsidR="00FC679F" w:rsidRPr="000576D3">
        <w:rPr>
          <w:color w:val="auto"/>
          <w:highlight w:val="yellow"/>
        </w:rPr>
        <w:t>clean</w:t>
      </w:r>
      <w:r w:rsidR="00162616" w:rsidRPr="000576D3">
        <w:rPr>
          <w:color w:val="auto"/>
          <w:highlight w:val="yellow"/>
        </w:rPr>
        <w:t xml:space="preserve"> </w:t>
      </w:r>
      <w:r w:rsidR="00AE621E" w:rsidRPr="000576D3">
        <w:rPr>
          <w:color w:val="auto"/>
          <w:highlight w:val="yellow"/>
        </w:rPr>
        <w:t xml:space="preserve">with isopropanol and lint-free wipes. </w:t>
      </w:r>
    </w:p>
    <w:p w14:paraId="419C1177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4ED3A649" w14:textId="4BCCC024" w:rsidR="00AE621E" w:rsidRPr="000576D3" w:rsidRDefault="00BC09F2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2.</w:t>
      </w:r>
      <w:r w:rsidR="00C12A65" w:rsidRPr="000576D3">
        <w:rPr>
          <w:color w:val="auto"/>
          <w:highlight w:val="yellow"/>
        </w:rPr>
        <w:t>2</w:t>
      </w:r>
      <w:r w:rsidR="00296769" w:rsidRPr="000576D3">
        <w:rPr>
          <w:color w:val="auto"/>
          <w:highlight w:val="yellow"/>
        </w:rPr>
        <w:t xml:space="preserve"> </w:t>
      </w:r>
      <w:r w:rsidR="00AE621E" w:rsidRPr="000576D3">
        <w:rPr>
          <w:color w:val="auto"/>
          <w:highlight w:val="yellow"/>
        </w:rPr>
        <w:t>Assemble the plates and spacers.</w:t>
      </w:r>
      <w:r w:rsidR="003B5B75" w:rsidRPr="000576D3">
        <w:rPr>
          <w:color w:val="auto"/>
          <w:highlight w:val="yellow"/>
        </w:rPr>
        <w:t xml:space="preserve"> </w:t>
      </w:r>
    </w:p>
    <w:p w14:paraId="7610C394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6EB07BD3" w14:textId="636E6EAD" w:rsidR="00AE621E" w:rsidRPr="000576D3" w:rsidRDefault="00BC09F2" w:rsidP="000576D3">
      <w:pPr>
        <w:widowControl/>
        <w:rPr>
          <w:color w:val="auto"/>
        </w:rPr>
      </w:pPr>
      <w:r w:rsidRPr="000576D3">
        <w:rPr>
          <w:color w:val="auto"/>
          <w:highlight w:val="yellow"/>
        </w:rPr>
        <w:t>2.</w:t>
      </w:r>
      <w:r w:rsidR="00C12A65" w:rsidRPr="000576D3">
        <w:rPr>
          <w:color w:val="auto"/>
          <w:highlight w:val="yellow"/>
        </w:rPr>
        <w:t>3</w:t>
      </w:r>
      <w:r w:rsidR="00296769" w:rsidRPr="000576D3">
        <w:rPr>
          <w:color w:val="auto"/>
          <w:highlight w:val="yellow"/>
        </w:rPr>
        <w:t xml:space="preserve"> </w:t>
      </w:r>
      <w:r w:rsidR="00AE621E" w:rsidRPr="000576D3">
        <w:rPr>
          <w:color w:val="auto"/>
          <w:highlight w:val="yellow"/>
        </w:rPr>
        <w:t>Mix the following reagen</w:t>
      </w:r>
      <w:r w:rsidR="006911D6" w:rsidRPr="000576D3">
        <w:rPr>
          <w:color w:val="auto"/>
          <w:highlight w:val="yellow"/>
        </w:rPr>
        <w:t>ts</w:t>
      </w:r>
      <w:r w:rsidR="009A5C87" w:rsidRPr="000576D3">
        <w:rPr>
          <w:color w:val="auto"/>
          <w:highlight w:val="yellow"/>
        </w:rPr>
        <w:t xml:space="preserve"> to make 100 mL of 20% ac</w:t>
      </w:r>
      <w:r w:rsidR="00D73AA8" w:rsidRPr="000576D3">
        <w:rPr>
          <w:color w:val="auto"/>
          <w:highlight w:val="yellow"/>
        </w:rPr>
        <w:t>r</w:t>
      </w:r>
      <w:r w:rsidR="004E4FAA" w:rsidRPr="000576D3">
        <w:rPr>
          <w:color w:val="auto"/>
          <w:highlight w:val="yellow"/>
        </w:rPr>
        <w:t>ylamide, 7.5</w:t>
      </w:r>
      <w:r w:rsidR="009A5C87" w:rsidRPr="000576D3">
        <w:rPr>
          <w:color w:val="auto"/>
          <w:highlight w:val="yellow"/>
        </w:rPr>
        <w:t xml:space="preserve"> M urea, 1x TBE gel</w:t>
      </w:r>
      <w:r w:rsidR="00D056FA" w:rsidRPr="000576D3">
        <w:rPr>
          <w:color w:val="auto"/>
          <w:highlight w:val="yellow"/>
        </w:rPr>
        <w:t xml:space="preserve">: 80 mL </w:t>
      </w:r>
      <w:r w:rsidR="00A35D32" w:rsidRPr="000576D3">
        <w:rPr>
          <w:color w:val="auto"/>
          <w:highlight w:val="yellow"/>
        </w:rPr>
        <w:t xml:space="preserve">of </w:t>
      </w:r>
      <w:r w:rsidR="00C12A65" w:rsidRPr="000576D3">
        <w:rPr>
          <w:color w:val="auto"/>
          <w:highlight w:val="yellow"/>
        </w:rPr>
        <w:t>u</w:t>
      </w:r>
      <w:r w:rsidR="00D056FA" w:rsidRPr="000576D3">
        <w:rPr>
          <w:color w:val="auto"/>
          <w:highlight w:val="yellow"/>
        </w:rPr>
        <w:t>rea</w:t>
      </w:r>
      <w:r w:rsidR="00C12A65" w:rsidRPr="000576D3">
        <w:rPr>
          <w:color w:val="auto"/>
          <w:highlight w:val="yellow"/>
        </w:rPr>
        <w:t xml:space="preserve"> g</w:t>
      </w:r>
      <w:r w:rsidR="00D056FA" w:rsidRPr="000576D3">
        <w:rPr>
          <w:color w:val="auto"/>
          <w:highlight w:val="yellow"/>
        </w:rPr>
        <w:t xml:space="preserve">el </w:t>
      </w:r>
      <w:r w:rsidR="00C12A65" w:rsidRPr="000576D3">
        <w:rPr>
          <w:color w:val="auto"/>
          <w:highlight w:val="yellow"/>
        </w:rPr>
        <w:t>c</w:t>
      </w:r>
      <w:r w:rsidR="00D056FA" w:rsidRPr="000576D3">
        <w:rPr>
          <w:color w:val="auto"/>
          <w:highlight w:val="yellow"/>
        </w:rPr>
        <w:t>oncentrate</w:t>
      </w:r>
      <w:r w:rsidR="00C11CAB" w:rsidRPr="000576D3">
        <w:rPr>
          <w:color w:val="auto"/>
          <w:highlight w:val="yellow"/>
        </w:rPr>
        <w:t xml:space="preserve"> (237.5 g/L of acrylamide, 12.5 g/L of methylene </w:t>
      </w:r>
      <w:proofErr w:type="spellStart"/>
      <w:r w:rsidR="00C11CAB" w:rsidRPr="000576D3">
        <w:rPr>
          <w:color w:val="auto"/>
          <w:highlight w:val="yellow"/>
        </w:rPr>
        <w:t>bisacrylamide</w:t>
      </w:r>
      <w:proofErr w:type="spellEnd"/>
      <w:r w:rsidR="00C11CAB" w:rsidRPr="000576D3">
        <w:rPr>
          <w:color w:val="auto"/>
          <w:highlight w:val="yellow"/>
        </w:rPr>
        <w:t xml:space="preserve">, 7.5 M urea in deionized water), </w:t>
      </w:r>
      <w:r w:rsidR="00D056FA" w:rsidRPr="000576D3">
        <w:rPr>
          <w:color w:val="auto"/>
          <w:highlight w:val="yellow"/>
        </w:rPr>
        <w:t xml:space="preserve">10 mL of </w:t>
      </w:r>
      <w:r w:rsidR="00C12A65" w:rsidRPr="000576D3">
        <w:rPr>
          <w:color w:val="auto"/>
          <w:highlight w:val="yellow"/>
        </w:rPr>
        <w:t>u</w:t>
      </w:r>
      <w:r w:rsidR="00D056FA" w:rsidRPr="000576D3">
        <w:rPr>
          <w:color w:val="auto"/>
          <w:highlight w:val="yellow"/>
        </w:rPr>
        <w:t xml:space="preserve">rea </w:t>
      </w:r>
      <w:r w:rsidR="00C12A65" w:rsidRPr="000576D3">
        <w:rPr>
          <w:color w:val="auto"/>
          <w:highlight w:val="yellow"/>
        </w:rPr>
        <w:t>g</w:t>
      </w:r>
      <w:r w:rsidR="00D056FA" w:rsidRPr="000576D3">
        <w:rPr>
          <w:color w:val="auto"/>
          <w:highlight w:val="yellow"/>
        </w:rPr>
        <w:t xml:space="preserve">el </w:t>
      </w:r>
      <w:r w:rsidR="00C12A65" w:rsidRPr="000576D3">
        <w:rPr>
          <w:color w:val="auto"/>
          <w:highlight w:val="yellow"/>
        </w:rPr>
        <w:t>d</w:t>
      </w:r>
      <w:r w:rsidR="00D056FA" w:rsidRPr="000576D3">
        <w:rPr>
          <w:color w:val="auto"/>
          <w:highlight w:val="yellow"/>
        </w:rPr>
        <w:t>iluent</w:t>
      </w:r>
      <w:r w:rsidR="00C11CAB" w:rsidRPr="000576D3">
        <w:rPr>
          <w:color w:val="auto"/>
          <w:highlight w:val="yellow"/>
        </w:rPr>
        <w:t xml:space="preserve"> (7.5M urea in deionized water)</w:t>
      </w:r>
      <w:r w:rsidR="00D056FA" w:rsidRPr="000576D3">
        <w:rPr>
          <w:color w:val="auto"/>
          <w:highlight w:val="yellow"/>
        </w:rPr>
        <w:t xml:space="preserve">, and 10 mL of </w:t>
      </w:r>
      <w:r w:rsidR="00C12A65" w:rsidRPr="000576D3">
        <w:rPr>
          <w:color w:val="auto"/>
          <w:highlight w:val="yellow"/>
        </w:rPr>
        <w:t>u</w:t>
      </w:r>
      <w:r w:rsidR="00D056FA" w:rsidRPr="000576D3">
        <w:rPr>
          <w:color w:val="auto"/>
          <w:highlight w:val="yellow"/>
        </w:rPr>
        <w:t>rea</w:t>
      </w:r>
      <w:r w:rsidR="00C12A65" w:rsidRPr="000576D3">
        <w:rPr>
          <w:color w:val="auto"/>
          <w:highlight w:val="yellow"/>
        </w:rPr>
        <w:t xml:space="preserve"> g</w:t>
      </w:r>
      <w:r w:rsidR="00D056FA" w:rsidRPr="000576D3">
        <w:rPr>
          <w:color w:val="auto"/>
          <w:highlight w:val="yellow"/>
        </w:rPr>
        <w:t xml:space="preserve">el </w:t>
      </w:r>
      <w:r w:rsidR="00C12A65" w:rsidRPr="000576D3">
        <w:rPr>
          <w:color w:val="auto"/>
          <w:highlight w:val="yellow"/>
        </w:rPr>
        <w:t>b</w:t>
      </w:r>
      <w:r w:rsidR="00D056FA" w:rsidRPr="000576D3">
        <w:rPr>
          <w:color w:val="auto"/>
          <w:highlight w:val="yellow"/>
        </w:rPr>
        <w:t>uffer</w:t>
      </w:r>
      <w:r w:rsidR="00C11CAB" w:rsidRPr="000576D3">
        <w:rPr>
          <w:color w:val="auto"/>
          <w:highlight w:val="yellow"/>
        </w:rPr>
        <w:t xml:space="preserve"> (0.89</w:t>
      </w:r>
      <w:r w:rsidR="00A35D32" w:rsidRPr="000576D3">
        <w:rPr>
          <w:color w:val="auto"/>
          <w:highlight w:val="yellow"/>
        </w:rPr>
        <w:t xml:space="preserve"> </w:t>
      </w:r>
      <w:r w:rsidR="00C11CAB" w:rsidRPr="000576D3">
        <w:rPr>
          <w:color w:val="auto"/>
          <w:highlight w:val="yellow"/>
        </w:rPr>
        <w:t>M Tris-Borate-20</w:t>
      </w:r>
      <w:r w:rsidR="00A35D32" w:rsidRPr="000576D3">
        <w:rPr>
          <w:color w:val="auto"/>
          <w:highlight w:val="yellow"/>
        </w:rPr>
        <w:t xml:space="preserve"> </w:t>
      </w:r>
      <w:proofErr w:type="spellStart"/>
      <w:r w:rsidR="00C11CAB" w:rsidRPr="000576D3">
        <w:rPr>
          <w:color w:val="auto"/>
          <w:highlight w:val="yellow"/>
        </w:rPr>
        <w:t>mM</w:t>
      </w:r>
      <w:proofErr w:type="spellEnd"/>
      <w:r w:rsidR="00C11CAB" w:rsidRPr="000576D3">
        <w:rPr>
          <w:color w:val="auto"/>
          <w:highlight w:val="yellow"/>
        </w:rPr>
        <w:t xml:space="preserve"> EDTA buffer pH 8.3 and 7.5</w:t>
      </w:r>
      <w:r w:rsidR="00A35D32" w:rsidRPr="000576D3">
        <w:rPr>
          <w:color w:val="auto"/>
          <w:highlight w:val="yellow"/>
        </w:rPr>
        <w:t xml:space="preserve"> </w:t>
      </w:r>
      <w:r w:rsidR="00C11CAB" w:rsidRPr="000576D3">
        <w:rPr>
          <w:color w:val="auto"/>
          <w:highlight w:val="yellow"/>
        </w:rPr>
        <w:t>M urea</w:t>
      </w:r>
      <w:r w:rsidRPr="000576D3">
        <w:rPr>
          <w:color w:val="auto"/>
          <w:highlight w:val="yellow"/>
        </w:rPr>
        <w:t>)</w:t>
      </w:r>
      <w:r w:rsidR="00D056FA" w:rsidRPr="000576D3">
        <w:rPr>
          <w:color w:val="auto"/>
          <w:highlight w:val="yellow"/>
        </w:rPr>
        <w:t>.</w:t>
      </w:r>
      <w:r w:rsidR="00D056FA" w:rsidRPr="000576D3">
        <w:rPr>
          <w:color w:val="auto"/>
        </w:rPr>
        <w:t xml:space="preserve"> </w:t>
      </w:r>
    </w:p>
    <w:p w14:paraId="0F1F3A15" w14:textId="77777777" w:rsidR="00296769" w:rsidRPr="000576D3" w:rsidRDefault="00296769" w:rsidP="000576D3">
      <w:pPr>
        <w:widowControl/>
        <w:rPr>
          <w:color w:val="auto"/>
        </w:rPr>
      </w:pPr>
    </w:p>
    <w:p w14:paraId="79A18D3E" w14:textId="45F76AB9" w:rsidR="00BC09F2" w:rsidRPr="000576D3" w:rsidRDefault="00BC09F2" w:rsidP="000576D3">
      <w:pPr>
        <w:widowControl/>
        <w:rPr>
          <w:color w:val="auto"/>
        </w:rPr>
      </w:pPr>
      <w:r w:rsidRPr="000576D3">
        <w:rPr>
          <w:color w:val="auto"/>
        </w:rPr>
        <w:t xml:space="preserve">Note: </w:t>
      </w:r>
      <w:r w:rsidR="00A35D32" w:rsidRPr="000576D3">
        <w:rPr>
          <w:color w:val="auto"/>
        </w:rPr>
        <w:t xml:space="preserve">The </w:t>
      </w:r>
      <w:r w:rsidRPr="000576D3">
        <w:rPr>
          <w:color w:val="auto"/>
        </w:rPr>
        <w:t>volume of gel solution must be adjusted according to the dimensions of gel.</w:t>
      </w:r>
      <w:r w:rsidR="003B5B75" w:rsidRPr="000576D3">
        <w:rPr>
          <w:color w:val="auto"/>
        </w:rPr>
        <w:t xml:space="preserve"> </w:t>
      </w:r>
    </w:p>
    <w:p w14:paraId="75C8E23C" w14:textId="77777777" w:rsidR="00296769" w:rsidRPr="000576D3" w:rsidRDefault="00296769" w:rsidP="000576D3">
      <w:pPr>
        <w:widowControl/>
        <w:rPr>
          <w:color w:val="auto"/>
        </w:rPr>
      </w:pPr>
    </w:p>
    <w:p w14:paraId="653A6516" w14:textId="01BC2439" w:rsidR="009A5C87" w:rsidRPr="000576D3" w:rsidRDefault="00BC09F2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2.5</w:t>
      </w:r>
      <w:r w:rsidR="00296769" w:rsidRPr="000576D3">
        <w:rPr>
          <w:color w:val="auto"/>
          <w:highlight w:val="yellow"/>
        </w:rPr>
        <w:t xml:space="preserve"> </w:t>
      </w:r>
      <w:r w:rsidR="009A5C87" w:rsidRPr="000576D3">
        <w:rPr>
          <w:color w:val="auto"/>
          <w:highlight w:val="yellow"/>
        </w:rPr>
        <w:t xml:space="preserve">Add 40 </w:t>
      </w:r>
      <w:r w:rsidR="00296769" w:rsidRPr="000576D3">
        <w:rPr>
          <w:color w:val="auto"/>
          <w:highlight w:val="yellow"/>
        </w:rPr>
        <w:t>µL</w:t>
      </w:r>
      <w:r w:rsidR="009A5C87" w:rsidRPr="000576D3">
        <w:rPr>
          <w:color w:val="auto"/>
          <w:highlight w:val="yellow"/>
        </w:rPr>
        <w:t xml:space="preserve"> of N,N,N′,N′-</w:t>
      </w:r>
      <w:proofErr w:type="spellStart"/>
      <w:r w:rsidR="009A5C87" w:rsidRPr="000576D3">
        <w:rPr>
          <w:color w:val="auto"/>
          <w:highlight w:val="yellow"/>
        </w:rPr>
        <w:t>Tetramethylethylenediamine</w:t>
      </w:r>
      <w:proofErr w:type="spellEnd"/>
      <w:r w:rsidR="009A5C87" w:rsidRPr="000576D3">
        <w:rPr>
          <w:color w:val="auto"/>
          <w:highlight w:val="yellow"/>
        </w:rPr>
        <w:t xml:space="preserve"> (TEMED) and 800 </w:t>
      </w:r>
      <w:r w:rsidR="00296769" w:rsidRPr="000576D3">
        <w:rPr>
          <w:color w:val="auto"/>
          <w:highlight w:val="yellow"/>
        </w:rPr>
        <w:t>µL</w:t>
      </w:r>
      <w:r w:rsidR="009A5C87" w:rsidRPr="000576D3">
        <w:rPr>
          <w:color w:val="auto"/>
          <w:highlight w:val="yellow"/>
        </w:rPr>
        <w:t xml:space="preserve"> of freshly prepared </w:t>
      </w:r>
      <w:r w:rsidR="00CB396E" w:rsidRPr="000576D3">
        <w:rPr>
          <w:color w:val="auto"/>
          <w:highlight w:val="yellow"/>
        </w:rPr>
        <w:t xml:space="preserve">10% </w:t>
      </w:r>
      <w:r w:rsidR="009A5C87" w:rsidRPr="000576D3">
        <w:rPr>
          <w:color w:val="auto"/>
          <w:highlight w:val="yellow"/>
        </w:rPr>
        <w:t>ammonium persulfate (APS)</w:t>
      </w:r>
      <w:r w:rsidR="00A35D32" w:rsidRPr="000576D3">
        <w:rPr>
          <w:color w:val="auto"/>
          <w:highlight w:val="yellow"/>
        </w:rPr>
        <w:t xml:space="preserve">. </w:t>
      </w:r>
    </w:p>
    <w:p w14:paraId="597BB7CE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331B0375" w14:textId="1849603B" w:rsidR="00AE621E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2.</w:t>
      </w:r>
      <w:r w:rsidR="00BC09F2" w:rsidRPr="000576D3">
        <w:rPr>
          <w:color w:val="auto"/>
          <w:highlight w:val="yellow"/>
        </w:rPr>
        <w:t>6</w:t>
      </w:r>
      <w:r w:rsidR="00296769" w:rsidRPr="000576D3">
        <w:rPr>
          <w:color w:val="auto"/>
          <w:highlight w:val="yellow"/>
        </w:rPr>
        <w:t xml:space="preserve"> </w:t>
      </w:r>
      <w:r w:rsidR="005909B0" w:rsidRPr="000576D3">
        <w:rPr>
          <w:color w:val="auto"/>
          <w:highlight w:val="yellow"/>
        </w:rPr>
        <w:t xml:space="preserve">Draw gel solution up into a large syringe and </w:t>
      </w:r>
      <w:r w:rsidR="00331D45" w:rsidRPr="000576D3">
        <w:rPr>
          <w:color w:val="auto"/>
          <w:highlight w:val="yellow"/>
        </w:rPr>
        <w:t>dispens</w:t>
      </w:r>
      <w:r w:rsidR="009A5C87" w:rsidRPr="000576D3">
        <w:rPr>
          <w:color w:val="auto"/>
          <w:highlight w:val="yellow"/>
        </w:rPr>
        <w:t>e</w:t>
      </w:r>
      <w:r w:rsidR="007E29EF" w:rsidRPr="000576D3">
        <w:rPr>
          <w:color w:val="auto"/>
          <w:highlight w:val="yellow"/>
        </w:rPr>
        <w:t xml:space="preserve"> between glass plates. Tap</w:t>
      </w:r>
      <w:r w:rsidR="005909B0" w:rsidRPr="000576D3">
        <w:rPr>
          <w:color w:val="auto"/>
          <w:highlight w:val="yellow"/>
        </w:rPr>
        <w:t xml:space="preserve"> on</w:t>
      </w:r>
      <w:r w:rsidR="007E29EF" w:rsidRPr="000576D3">
        <w:rPr>
          <w:color w:val="auto"/>
          <w:highlight w:val="yellow"/>
        </w:rPr>
        <w:t xml:space="preserve"> glass </w:t>
      </w:r>
      <w:r w:rsidR="005909B0" w:rsidRPr="000576D3">
        <w:rPr>
          <w:color w:val="auto"/>
          <w:highlight w:val="yellow"/>
        </w:rPr>
        <w:t xml:space="preserve">with fingers </w:t>
      </w:r>
      <w:r w:rsidR="007E29EF" w:rsidRPr="000576D3">
        <w:rPr>
          <w:color w:val="auto"/>
          <w:highlight w:val="yellow"/>
        </w:rPr>
        <w:t>while pouring to prevent bubble formation.</w:t>
      </w:r>
    </w:p>
    <w:p w14:paraId="32BE3BB6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63A04DEB" w14:textId="035FAE49" w:rsidR="00331D45" w:rsidRPr="000576D3" w:rsidRDefault="007E29EF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2.</w:t>
      </w:r>
      <w:r w:rsidR="00BC09F2" w:rsidRPr="000576D3">
        <w:rPr>
          <w:color w:val="auto"/>
          <w:highlight w:val="yellow"/>
        </w:rPr>
        <w:t>7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>Allow gel to solidify for 30 min</w:t>
      </w:r>
      <w:r w:rsidR="00445B9B" w:rsidRPr="000576D3">
        <w:rPr>
          <w:color w:val="auto"/>
          <w:highlight w:val="yellow"/>
        </w:rPr>
        <w:t>.</w:t>
      </w:r>
    </w:p>
    <w:p w14:paraId="50558C95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5AA76374" w14:textId="16F481ED" w:rsidR="005909B0" w:rsidRPr="000576D3" w:rsidRDefault="00BC09F2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2.8</w:t>
      </w:r>
      <w:r w:rsidR="00296769" w:rsidRPr="000576D3">
        <w:rPr>
          <w:color w:val="auto"/>
          <w:highlight w:val="yellow"/>
        </w:rPr>
        <w:t xml:space="preserve"> </w:t>
      </w:r>
      <w:r w:rsidR="00331D45" w:rsidRPr="000576D3">
        <w:rPr>
          <w:color w:val="auto"/>
          <w:highlight w:val="yellow"/>
        </w:rPr>
        <w:t xml:space="preserve">Clamp solidified gel onto </w:t>
      </w:r>
      <w:r w:rsidR="003E0D2C" w:rsidRPr="000576D3">
        <w:rPr>
          <w:color w:val="auto"/>
          <w:highlight w:val="yellow"/>
        </w:rPr>
        <w:t>vertical gel apparatus</w:t>
      </w:r>
      <w:r w:rsidR="00331D45" w:rsidRPr="000576D3">
        <w:rPr>
          <w:color w:val="auto"/>
          <w:highlight w:val="yellow"/>
        </w:rPr>
        <w:t xml:space="preserve"> using binder clips. </w:t>
      </w:r>
    </w:p>
    <w:p w14:paraId="57730FB6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7DC7BE37" w14:textId="4461731C" w:rsidR="007E29EF" w:rsidRPr="000576D3" w:rsidRDefault="005909B0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2.</w:t>
      </w:r>
      <w:r w:rsidR="00BC09F2" w:rsidRPr="000576D3">
        <w:rPr>
          <w:color w:val="auto"/>
          <w:highlight w:val="yellow"/>
        </w:rPr>
        <w:t>9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>Fill upper and lo</w:t>
      </w:r>
      <w:r w:rsidR="005A7EB9" w:rsidRPr="000576D3">
        <w:rPr>
          <w:color w:val="auto"/>
          <w:highlight w:val="yellow"/>
        </w:rPr>
        <w:t>w</w:t>
      </w:r>
      <w:r w:rsidRPr="000576D3">
        <w:rPr>
          <w:color w:val="auto"/>
          <w:highlight w:val="yellow"/>
        </w:rPr>
        <w:t>er buffer chambers with</w:t>
      </w:r>
      <w:r w:rsidR="004322DA" w:rsidRPr="000576D3">
        <w:rPr>
          <w:color w:val="auto"/>
          <w:highlight w:val="yellow"/>
        </w:rPr>
        <w:t xml:space="preserve"> 1x TBE. </w:t>
      </w:r>
    </w:p>
    <w:p w14:paraId="48871B65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2C618034" w14:textId="68CF9BFB" w:rsidR="00EB5085" w:rsidRPr="000576D3" w:rsidRDefault="00AE621E" w:rsidP="000576D3">
      <w:pPr>
        <w:widowControl/>
        <w:rPr>
          <w:rStyle w:val="Hyperlink"/>
          <w:color w:val="auto"/>
          <w:u w:val="none"/>
        </w:rPr>
      </w:pPr>
      <w:r w:rsidRPr="000576D3">
        <w:rPr>
          <w:color w:val="auto"/>
          <w:highlight w:val="yellow"/>
        </w:rPr>
        <w:t>2.</w:t>
      </w:r>
      <w:r w:rsidR="00BC09F2" w:rsidRPr="000576D3">
        <w:rPr>
          <w:color w:val="auto"/>
          <w:highlight w:val="yellow"/>
        </w:rPr>
        <w:t>10</w:t>
      </w:r>
      <w:r w:rsidR="00296769" w:rsidRPr="000576D3">
        <w:rPr>
          <w:color w:val="auto"/>
          <w:highlight w:val="yellow"/>
        </w:rPr>
        <w:t xml:space="preserve"> </w:t>
      </w:r>
      <w:r w:rsidR="003E0D2C" w:rsidRPr="000576D3">
        <w:rPr>
          <w:color w:val="auto"/>
          <w:highlight w:val="yellow"/>
        </w:rPr>
        <w:t xml:space="preserve">Two hours prior to </w:t>
      </w:r>
      <w:r w:rsidR="006B6D11" w:rsidRPr="000576D3">
        <w:rPr>
          <w:color w:val="auto"/>
          <w:highlight w:val="yellow"/>
        </w:rPr>
        <w:t>loading the</w:t>
      </w:r>
      <w:r w:rsidR="003E0D2C" w:rsidRPr="000576D3">
        <w:rPr>
          <w:color w:val="auto"/>
          <w:highlight w:val="yellow"/>
        </w:rPr>
        <w:t xml:space="preserve"> gel, p</w:t>
      </w:r>
      <w:r w:rsidRPr="000576D3">
        <w:rPr>
          <w:color w:val="auto"/>
          <w:highlight w:val="yellow"/>
        </w:rPr>
        <w:t>re-run</w:t>
      </w:r>
      <w:r w:rsidR="003E0D2C" w:rsidRPr="000576D3">
        <w:rPr>
          <w:color w:val="auto"/>
          <w:highlight w:val="yellow"/>
        </w:rPr>
        <w:t xml:space="preserve"> the</w:t>
      </w:r>
      <w:r w:rsidRPr="000576D3">
        <w:rPr>
          <w:color w:val="auto"/>
          <w:highlight w:val="yellow"/>
        </w:rPr>
        <w:t xml:space="preserve"> gel at 20 mA, for 2 h</w:t>
      </w:r>
      <w:r w:rsidR="001D453D" w:rsidRPr="000576D3">
        <w:rPr>
          <w:color w:val="auto"/>
          <w:highlight w:val="yellow"/>
        </w:rPr>
        <w:t xml:space="preserve"> to allow the buffer boundary to outrun the smallest oligonucleotides – otherwise the smallest </w:t>
      </w:r>
      <w:r w:rsidR="00027B66" w:rsidRPr="000576D3">
        <w:rPr>
          <w:color w:val="auto"/>
          <w:highlight w:val="yellow"/>
        </w:rPr>
        <w:t>nucleotides</w:t>
      </w:r>
      <w:r w:rsidR="001D453D" w:rsidRPr="000576D3">
        <w:rPr>
          <w:color w:val="auto"/>
          <w:highlight w:val="yellow"/>
        </w:rPr>
        <w:t xml:space="preserve"> and oligonucleotides tend to collapse at the buffer front</w:t>
      </w:r>
      <w:r w:rsidR="004322DA" w:rsidRPr="000576D3">
        <w:rPr>
          <w:color w:val="auto"/>
          <w:highlight w:val="yellow"/>
        </w:rPr>
        <w:t>.</w:t>
      </w:r>
    </w:p>
    <w:p w14:paraId="00BE2D53" w14:textId="77777777" w:rsidR="00AE621E" w:rsidRPr="000576D3" w:rsidRDefault="00AE621E" w:rsidP="000576D3">
      <w:pPr>
        <w:widowControl/>
        <w:rPr>
          <w:rStyle w:val="Hyperlink"/>
          <w:color w:val="auto"/>
          <w:u w:val="none"/>
        </w:rPr>
      </w:pPr>
    </w:p>
    <w:p w14:paraId="698E70E7" w14:textId="221FFB02" w:rsidR="00647DE5" w:rsidRPr="000576D3" w:rsidRDefault="00AE621E" w:rsidP="000576D3">
      <w:pPr>
        <w:widowControl/>
        <w:rPr>
          <w:rStyle w:val="Hyperlink"/>
          <w:b/>
          <w:color w:val="auto"/>
          <w:highlight w:val="yellow"/>
          <w:u w:val="none"/>
        </w:rPr>
      </w:pPr>
      <w:r w:rsidRPr="000576D3">
        <w:rPr>
          <w:rStyle w:val="Hyperlink"/>
          <w:b/>
          <w:color w:val="auto"/>
          <w:highlight w:val="yellow"/>
          <w:u w:val="none"/>
        </w:rPr>
        <w:t>3</w:t>
      </w:r>
      <w:r w:rsidR="00647DE5" w:rsidRPr="000576D3">
        <w:rPr>
          <w:rStyle w:val="Hyperlink"/>
          <w:b/>
          <w:color w:val="auto"/>
          <w:highlight w:val="yellow"/>
          <w:u w:val="none"/>
        </w:rPr>
        <w:t>.</w:t>
      </w:r>
      <w:r w:rsidR="00296769" w:rsidRPr="000576D3">
        <w:rPr>
          <w:rStyle w:val="Hyperlink"/>
          <w:color w:val="auto"/>
          <w:highlight w:val="yellow"/>
          <w:u w:val="none"/>
        </w:rPr>
        <w:t xml:space="preserve"> </w:t>
      </w:r>
      <w:r w:rsidR="00365B1D" w:rsidRPr="000576D3">
        <w:rPr>
          <w:rStyle w:val="Hyperlink"/>
          <w:b/>
          <w:color w:val="auto"/>
          <w:highlight w:val="yellow"/>
          <w:u w:val="none"/>
        </w:rPr>
        <w:t xml:space="preserve">RNA </w:t>
      </w:r>
      <w:proofErr w:type="spellStart"/>
      <w:r w:rsidR="00C85A56" w:rsidRPr="000576D3">
        <w:rPr>
          <w:rStyle w:val="Hyperlink"/>
          <w:b/>
          <w:color w:val="auto"/>
          <w:highlight w:val="yellow"/>
          <w:u w:val="none"/>
        </w:rPr>
        <w:t>Isopentenylation</w:t>
      </w:r>
      <w:proofErr w:type="spellEnd"/>
      <w:r w:rsidR="00C85A56" w:rsidRPr="000576D3">
        <w:rPr>
          <w:rStyle w:val="Hyperlink"/>
          <w:b/>
          <w:color w:val="auto"/>
          <w:highlight w:val="yellow"/>
          <w:u w:val="none"/>
        </w:rPr>
        <w:t xml:space="preserve"> Assay</w:t>
      </w:r>
    </w:p>
    <w:p w14:paraId="68BA300D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570C1BA6" w14:textId="3C7BA7D9" w:rsidR="00EF23DF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EF23DF" w:rsidRPr="000576D3">
        <w:rPr>
          <w:color w:val="auto"/>
          <w:highlight w:val="yellow"/>
        </w:rPr>
        <w:t>.1</w:t>
      </w:r>
      <w:r w:rsidR="00296769" w:rsidRPr="000576D3">
        <w:rPr>
          <w:color w:val="auto"/>
          <w:highlight w:val="yellow"/>
        </w:rPr>
        <w:t xml:space="preserve"> </w:t>
      </w:r>
      <w:r w:rsidR="00EF23DF" w:rsidRPr="000576D3">
        <w:rPr>
          <w:color w:val="auto"/>
          <w:highlight w:val="yellow"/>
        </w:rPr>
        <w:t xml:space="preserve">Prepare reactions in a final volume of 17 </w:t>
      </w:r>
      <w:r w:rsidR="00296769" w:rsidRPr="000576D3">
        <w:rPr>
          <w:color w:val="auto"/>
          <w:highlight w:val="yellow"/>
        </w:rPr>
        <w:t>µL</w:t>
      </w:r>
      <w:r w:rsidR="00EF23DF" w:rsidRPr="000576D3">
        <w:rPr>
          <w:color w:val="auto"/>
          <w:highlight w:val="yellow"/>
        </w:rPr>
        <w:t>, containing</w:t>
      </w:r>
      <w:r w:rsidR="009A41BB" w:rsidRPr="000576D3">
        <w:rPr>
          <w:color w:val="auto"/>
          <w:highlight w:val="yellow"/>
        </w:rPr>
        <w:t xml:space="preserve"> 58 </w:t>
      </w:r>
      <w:proofErr w:type="spellStart"/>
      <w:r w:rsidR="009A41BB" w:rsidRPr="000576D3">
        <w:rPr>
          <w:color w:val="auto"/>
          <w:highlight w:val="yellow"/>
        </w:rPr>
        <w:t>mM</w:t>
      </w:r>
      <w:proofErr w:type="spellEnd"/>
      <w:r w:rsidR="009A41BB" w:rsidRPr="000576D3">
        <w:rPr>
          <w:color w:val="auto"/>
          <w:highlight w:val="yellow"/>
        </w:rPr>
        <w:t xml:space="preserve"> </w:t>
      </w:r>
      <w:r w:rsidR="00CA0BAB" w:rsidRPr="000576D3">
        <w:rPr>
          <w:color w:val="auto"/>
          <w:highlight w:val="yellow"/>
        </w:rPr>
        <w:t>Tris-</w:t>
      </w:r>
      <w:proofErr w:type="spellStart"/>
      <w:r w:rsidR="009A41BB" w:rsidRPr="000576D3">
        <w:rPr>
          <w:color w:val="auto"/>
          <w:highlight w:val="yellow"/>
        </w:rPr>
        <w:t>HCl</w:t>
      </w:r>
      <w:proofErr w:type="spellEnd"/>
      <w:r w:rsidR="009A41BB" w:rsidRPr="000576D3">
        <w:rPr>
          <w:color w:val="auto"/>
          <w:highlight w:val="yellow"/>
        </w:rPr>
        <w:t xml:space="preserve"> </w:t>
      </w:r>
      <w:r w:rsidR="00FC679F" w:rsidRPr="000576D3">
        <w:rPr>
          <w:color w:val="auto"/>
          <w:highlight w:val="yellow"/>
        </w:rPr>
        <w:t>(</w:t>
      </w:r>
      <w:r w:rsidR="009A41BB" w:rsidRPr="000576D3">
        <w:rPr>
          <w:color w:val="auto"/>
          <w:highlight w:val="yellow"/>
        </w:rPr>
        <w:t>pH 7.2</w:t>
      </w:r>
      <w:r w:rsidR="00FC679F" w:rsidRPr="000576D3">
        <w:rPr>
          <w:color w:val="auto"/>
          <w:highlight w:val="yellow"/>
        </w:rPr>
        <w:t>)</w:t>
      </w:r>
      <w:r w:rsidR="009A41BB" w:rsidRPr="000576D3">
        <w:rPr>
          <w:color w:val="auto"/>
          <w:highlight w:val="yellow"/>
        </w:rPr>
        <w:t>,</w:t>
      </w:r>
      <w:r w:rsidR="00884E67" w:rsidRPr="000576D3">
        <w:rPr>
          <w:color w:val="auto"/>
          <w:highlight w:val="yellow"/>
        </w:rPr>
        <w:t xml:space="preserve"> </w:t>
      </w:r>
      <w:r w:rsidR="009A41BB" w:rsidRPr="000576D3">
        <w:rPr>
          <w:color w:val="auto"/>
          <w:highlight w:val="yellow"/>
        </w:rPr>
        <w:t xml:space="preserve">1.2 </w:t>
      </w:r>
      <w:proofErr w:type="spellStart"/>
      <w:r w:rsidR="009A41BB" w:rsidRPr="000576D3">
        <w:rPr>
          <w:color w:val="auto"/>
          <w:highlight w:val="yellow"/>
        </w:rPr>
        <w:t>mM</w:t>
      </w:r>
      <w:proofErr w:type="spellEnd"/>
      <w:r w:rsidR="009A41BB" w:rsidRPr="000576D3">
        <w:rPr>
          <w:color w:val="auto"/>
          <w:highlight w:val="yellow"/>
        </w:rPr>
        <w:t xml:space="preserve"> ATP, 5.8 </w:t>
      </w:r>
      <w:proofErr w:type="spellStart"/>
      <w:r w:rsidR="009A41BB" w:rsidRPr="000576D3">
        <w:rPr>
          <w:color w:val="auto"/>
          <w:highlight w:val="yellow"/>
        </w:rPr>
        <w:t>mM</w:t>
      </w:r>
      <w:proofErr w:type="spellEnd"/>
      <w:r w:rsidR="009A41BB" w:rsidRPr="000576D3">
        <w:rPr>
          <w:color w:val="auto"/>
          <w:highlight w:val="yellow"/>
        </w:rPr>
        <w:t xml:space="preserve"> MgCl</w:t>
      </w:r>
      <w:r w:rsidR="009A41BB" w:rsidRPr="000576D3">
        <w:rPr>
          <w:color w:val="auto"/>
          <w:highlight w:val="yellow"/>
          <w:vertAlign w:val="subscript"/>
        </w:rPr>
        <w:t>2</w:t>
      </w:r>
      <w:r w:rsidR="009A41BB" w:rsidRPr="000576D3">
        <w:rPr>
          <w:color w:val="auto"/>
          <w:highlight w:val="yellow"/>
        </w:rPr>
        <w:t xml:space="preserve">, 0.2 </w:t>
      </w:r>
      <w:proofErr w:type="spellStart"/>
      <w:r w:rsidR="009A41BB" w:rsidRPr="000576D3">
        <w:rPr>
          <w:color w:val="auto"/>
          <w:highlight w:val="yellow"/>
        </w:rPr>
        <w:t>mM</w:t>
      </w:r>
      <w:proofErr w:type="spellEnd"/>
      <w:r w:rsidR="009A41BB" w:rsidRPr="000576D3">
        <w:rPr>
          <w:color w:val="auto"/>
          <w:highlight w:val="yellow"/>
        </w:rPr>
        <w:t xml:space="preserve"> DMAPP, 10 U </w:t>
      </w:r>
      <w:r w:rsidR="00C85A56" w:rsidRPr="000576D3">
        <w:rPr>
          <w:color w:val="auto"/>
          <w:highlight w:val="yellow"/>
        </w:rPr>
        <w:t xml:space="preserve">of </w:t>
      </w:r>
      <w:r w:rsidR="003B593C" w:rsidRPr="000576D3">
        <w:rPr>
          <w:color w:val="auto"/>
          <w:highlight w:val="yellow"/>
        </w:rPr>
        <w:t>RNase inhibitor (</w:t>
      </w:r>
      <w:r w:rsidR="003B593C" w:rsidRPr="000576D3">
        <w:rPr>
          <w:i/>
          <w:color w:val="auto"/>
        </w:rPr>
        <w:t>e.g.</w:t>
      </w:r>
      <w:r w:rsidR="00C85A56" w:rsidRPr="000576D3">
        <w:rPr>
          <w:color w:val="auto"/>
        </w:rPr>
        <w:t>,</w:t>
      </w:r>
      <w:r w:rsidR="003B593C" w:rsidRPr="000576D3">
        <w:rPr>
          <w:color w:val="auto"/>
        </w:rPr>
        <w:t xml:space="preserve"> </w:t>
      </w:r>
      <w:proofErr w:type="spellStart"/>
      <w:r w:rsidR="009A41BB" w:rsidRPr="000576D3">
        <w:rPr>
          <w:color w:val="auto"/>
        </w:rPr>
        <w:t>SuperRNaseIn</w:t>
      </w:r>
      <w:proofErr w:type="spellEnd"/>
      <w:r w:rsidR="003B593C" w:rsidRPr="000576D3">
        <w:rPr>
          <w:color w:val="auto"/>
          <w:highlight w:val="yellow"/>
        </w:rPr>
        <w:t>)</w:t>
      </w:r>
      <w:r w:rsidR="00365B1D" w:rsidRPr="000576D3">
        <w:rPr>
          <w:color w:val="auto"/>
          <w:highlight w:val="yellow"/>
        </w:rPr>
        <w:t>, 40,</w:t>
      </w:r>
      <w:r w:rsidR="009A41BB" w:rsidRPr="000576D3">
        <w:rPr>
          <w:color w:val="auto"/>
          <w:highlight w:val="yellow"/>
        </w:rPr>
        <w:t xml:space="preserve">000 CPM of internally </w:t>
      </w:r>
      <w:r w:rsidR="009A41BB" w:rsidRPr="000576D3">
        <w:rPr>
          <w:color w:val="auto"/>
          <w:highlight w:val="yellow"/>
          <w:vertAlign w:val="superscript"/>
        </w:rPr>
        <w:t>32</w:t>
      </w:r>
      <w:r w:rsidR="009A41BB" w:rsidRPr="000576D3">
        <w:rPr>
          <w:color w:val="auto"/>
          <w:highlight w:val="yellow"/>
        </w:rPr>
        <w:t>P</w:t>
      </w:r>
      <w:r w:rsidR="00962DDA" w:rsidRPr="000576D3">
        <w:rPr>
          <w:color w:val="auto"/>
          <w:highlight w:val="yellow"/>
        </w:rPr>
        <w:t>-</w:t>
      </w:r>
      <w:r w:rsidR="009A41BB" w:rsidRPr="000576D3">
        <w:rPr>
          <w:color w:val="auto"/>
          <w:highlight w:val="yellow"/>
        </w:rPr>
        <w:t xml:space="preserve">labeled RNA, 5.3 </w:t>
      </w:r>
      <w:r w:rsidR="00EF23DF" w:rsidRPr="000576D3">
        <w:rPr>
          <w:color w:val="auto"/>
          <w:highlight w:val="yellow"/>
        </w:rPr>
        <w:t>µM</w:t>
      </w:r>
      <w:r w:rsidR="009A41BB" w:rsidRPr="000576D3">
        <w:rPr>
          <w:color w:val="auto"/>
          <w:highlight w:val="yellow"/>
        </w:rPr>
        <w:t xml:space="preserve"> Mod5, </w:t>
      </w:r>
      <w:r w:rsidR="00C85A56" w:rsidRPr="000576D3">
        <w:rPr>
          <w:color w:val="auto"/>
          <w:highlight w:val="yellow"/>
        </w:rPr>
        <w:t xml:space="preserve">and </w:t>
      </w:r>
      <w:r w:rsidR="009A41BB" w:rsidRPr="000576D3">
        <w:rPr>
          <w:color w:val="auto"/>
          <w:highlight w:val="yellow"/>
        </w:rPr>
        <w:t xml:space="preserve">1.2 </w:t>
      </w:r>
      <w:proofErr w:type="spellStart"/>
      <w:r w:rsidR="009A41BB" w:rsidRPr="000576D3">
        <w:rPr>
          <w:color w:val="auto"/>
          <w:highlight w:val="yellow"/>
        </w:rPr>
        <w:t>mM</w:t>
      </w:r>
      <w:proofErr w:type="spellEnd"/>
      <w:r w:rsidR="009A41BB" w:rsidRPr="000576D3">
        <w:rPr>
          <w:color w:val="auto"/>
          <w:highlight w:val="yellow"/>
        </w:rPr>
        <w:t xml:space="preserve"> </w:t>
      </w:r>
      <w:r w:rsidR="00A12BBF" w:rsidRPr="000576D3">
        <w:rPr>
          <w:color w:val="auto"/>
          <w:highlight w:val="yellow"/>
        </w:rPr>
        <w:t>2</w:t>
      </w:r>
      <w:r w:rsidR="009A41BB" w:rsidRPr="000576D3">
        <w:rPr>
          <w:color w:val="auto"/>
          <w:highlight w:val="yellow"/>
        </w:rPr>
        <w:t>-mercaptoetha</w:t>
      </w:r>
      <w:r w:rsidR="00EF23DF" w:rsidRPr="000576D3">
        <w:rPr>
          <w:color w:val="auto"/>
          <w:highlight w:val="yellow"/>
        </w:rPr>
        <w:t xml:space="preserve">nol. </w:t>
      </w:r>
    </w:p>
    <w:p w14:paraId="6CCEB242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71FD7119" w14:textId="03F22A4B" w:rsidR="00AC0859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AC0859" w:rsidRPr="000576D3">
        <w:rPr>
          <w:color w:val="auto"/>
          <w:highlight w:val="yellow"/>
        </w:rPr>
        <w:t>.2</w:t>
      </w:r>
      <w:r w:rsidR="00296769" w:rsidRPr="000576D3">
        <w:rPr>
          <w:color w:val="auto"/>
          <w:highlight w:val="yellow"/>
        </w:rPr>
        <w:t xml:space="preserve"> </w:t>
      </w:r>
      <w:r w:rsidR="00AC0859" w:rsidRPr="000576D3">
        <w:rPr>
          <w:color w:val="auto"/>
          <w:highlight w:val="yellow"/>
        </w:rPr>
        <w:t>Incubate reactions</w:t>
      </w:r>
      <w:r w:rsidR="009A41BB" w:rsidRPr="000576D3">
        <w:rPr>
          <w:color w:val="auto"/>
          <w:highlight w:val="yellow"/>
        </w:rPr>
        <w:t xml:space="preserve"> at 37</w:t>
      </w:r>
      <w:r w:rsidR="00C85A56" w:rsidRPr="000576D3">
        <w:rPr>
          <w:color w:val="auto"/>
          <w:highlight w:val="yellow"/>
        </w:rPr>
        <w:t xml:space="preserve"> </w:t>
      </w:r>
      <w:r w:rsidR="009A41BB" w:rsidRPr="000576D3">
        <w:rPr>
          <w:color w:val="auto"/>
          <w:highlight w:val="yellow"/>
        </w:rPr>
        <w:t>°</w:t>
      </w:r>
      <w:r w:rsidR="00AC0859" w:rsidRPr="000576D3">
        <w:rPr>
          <w:color w:val="auto"/>
          <w:highlight w:val="yellow"/>
        </w:rPr>
        <w:t>C for 1 h</w:t>
      </w:r>
      <w:r w:rsidR="009925F8" w:rsidRPr="000576D3">
        <w:rPr>
          <w:color w:val="auto"/>
          <w:highlight w:val="yellow"/>
        </w:rPr>
        <w:t>.</w:t>
      </w:r>
    </w:p>
    <w:p w14:paraId="5801B13F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4136CA75" w14:textId="0E099AD1" w:rsidR="00480BA5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AC0859" w:rsidRPr="000576D3">
        <w:rPr>
          <w:color w:val="auto"/>
          <w:highlight w:val="yellow"/>
        </w:rPr>
        <w:t>.3</w:t>
      </w:r>
      <w:r w:rsidR="00296769" w:rsidRPr="000576D3">
        <w:rPr>
          <w:color w:val="auto"/>
          <w:highlight w:val="yellow"/>
        </w:rPr>
        <w:t xml:space="preserve"> </w:t>
      </w:r>
      <w:r w:rsidR="00480BA5" w:rsidRPr="000576D3">
        <w:rPr>
          <w:color w:val="auto"/>
          <w:highlight w:val="yellow"/>
        </w:rPr>
        <w:t>Ethanol-precipitate RNAs using</w:t>
      </w:r>
      <w:r w:rsidR="00AC0859" w:rsidRPr="000576D3">
        <w:rPr>
          <w:color w:val="auto"/>
          <w:highlight w:val="yellow"/>
        </w:rPr>
        <w:t xml:space="preserve"> 2.5 volumes (42.5 </w:t>
      </w:r>
      <w:r w:rsidR="00296769" w:rsidRPr="000576D3">
        <w:rPr>
          <w:color w:val="auto"/>
          <w:highlight w:val="yellow"/>
        </w:rPr>
        <w:t>µL</w:t>
      </w:r>
      <w:r w:rsidR="00AC0859" w:rsidRPr="000576D3">
        <w:rPr>
          <w:color w:val="auto"/>
          <w:highlight w:val="yellow"/>
        </w:rPr>
        <w:t xml:space="preserve">) of 100% ethanol and 1/10 volumes (1.7 </w:t>
      </w:r>
      <w:r w:rsidR="00296769" w:rsidRPr="000576D3">
        <w:rPr>
          <w:color w:val="auto"/>
          <w:highlight w:val="yellow"/>
        </w:rPr>
        <w:t>µL</w:t>
      </w:r>
      <w:r w:rsidR="00AC0859" w:rsidRPr="000576D3">
        <w:rPr>
          <w:color w:val="auto"/>
          <w:highlight w:val="yellow"/>
        </w:rPr>
        <w:t xml:space="preserve">) of </w:t>
      </w:r>
      <w:r w:rsidR="00480BA5" w:rsidRPr="000576D3">
        <w:rPr>
          <w:color w:val="auto"/>
          <w:highlight w:val="yellow"/>
        </w:rPr>
        <w:t xml:space="preserve">3.5 M sodium acetate pH </w:t>
      </w:r>
      <w:r w:rsidR="005909B0" w:rsidRPr="000576D3">
        <w:rPr>
          <w:color w:val="auto"/>
          <w:highlight w:val="yellow"/>
        </w:rPr>
        <w:t>5.5, and place</w:t>
      </w:r>
      <w:r w:rsidR="00480BA5" w:rsidRPr="000576D3">
        <w:rPr>
          <w:color w:val="auto"/>
          <w:highlight w:val="yellow"/>
        </w:rPr>
        <w:t xml:space="preserve"> at -20</w:t>
      </w:r>
      <w:r w:rsidR="00C85A56" w:rsidRPr="000576D3">
        <w:rPr>
          <w:color w:val="auto"/>
          <w:highlight w:val="yellow"/>
        </w:rPr>
        <w:t xml:space="preserve"> </w:t>
      </w:r>
      <w:r w:rsidR="00480BA5" w:rsidRPr="000576D3">
        <w:rPr>
          <w:color w:val="auto"/>
          <w:highlight w:val="yellow"/>
        </w:rPr>
        <w:t>°C for 1 h</w:t>
      </w:r>
      <w:r w:rsidR="00365B1D" w:rsidRPr="000576D3">
        <w:rPr>
          <w:color w:val="auto"/>
          <w:highlight w:val="yellow"/>
        </w:rPr>
        <w:t xml:space="preserve"> or overnight</w:t>
      </w:r>
      <w:r w:rsidR="00480BA5" w:rsidRPr="000576D3">
        <w:rPr>
          <w:color w:val="auto"/>
          <w:highlight w:val="yellow"/>
        </w:rPr>
        <w:t>.</w:t>
      </w:r>
    </w:p>
    <w:p w14:paraId="0153C20C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50929446" w14:textId="3FC6259C" w:rsidR="00480BA5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480BA5" w:rsidRPr="000576D3">
        <w:rPr>
          <w:color w:val="auto"/>
          <w:highlight w:val="yellow"/>
        </w:rPr>
        <w:t>.4</w:t>
      </w:r>
      <w:r w:rsidR="00296769" w:rsidRPr="000576D3">
        <w:rPr>
          <w:color w:val="auto"/>
          <w:highlight w:val="yellow"/>
        </w:rPr>
        <w:t xml:space="preserve"> </w:t>
      </w:r>
      <w:r w:rsidR="00162616" w:rsidRPr="000576D3">
        <w:rPr>
          <w:color w:val="auto"/>
          <w:highlight w:val="yellow"/>
        </w:rPr>
        <w:t>C</w:t>
      </w:r>
      <w:r w:rsidR="00480BA5" w:rsidRPr="000576D3">
        <w:rPr>
          <w:color w:val="auto"/>
          <w:highlight w:val="yellow"/>
        </w:rPr>
        <w:t>entrifug</w:t>
      </w:r>
      <w:r w:rsidR="00162616" w:rsidRPr="000576D3">
        <w:rPr>
          <w:color w:val="auto"/>
          <w:highlight w:val="yellow"/>
        </w:rPr>
        <w:t xml:space="preserve">e </w:t>
      </w:r>
      <w:r w:rsidR="003B593C" w:rsidRPr="000576D3">
        <w:rPr>
          <w:color w:val="auto"/>
          <w:highlight w:val="yellow"/>
        </w:rPr>
        <w:t xml:space="preserve">RNA </w:t>
      </w:r>
      <w:r w:rsidR="00162616" w:rsidRPr="000576D3">
        <w:rPr>
          <w:color w:val="auto"/>
          <w:highlight w:val="yellow"/>
        </w:rPr>
        <w:t xml:space="preserve">samples </w:t>
      </w:r>
      <w:r w:rsidR="00C85A56" w:rsidRPr="000576D3">
        <w:rPr>
          <w:color w:val="auto"/>
          <w:highlight w:val="yellow"/>
        </w:rPr>
        <w:t xml:space="preserve">for 20 min </w:t>
      </w:r>
      <w:r w:rsidR="0011592F" w:rsidRPr="000576D3">
        <w:rPr>
          <w:color w:val="auto"/>
          <w:highlight w:val="yellow"/>
        </w:rPr>
        <w:t>at 15,400</w:t>
      </w:r>
      <w:r w:rsidR="00480BA5" w:rsidRPr="000576D3">
        <w:rPr>
          <w:color w:val="auto"/>
          <w:highlight w:val="yellow"/>
        </w:rPr>
        <w:t xml:space="preserve"> </w:t>
      </w:r>
      <w:r w:rsidR="00C85A56" w:rsidRPr="000576D3">
        <w:rPr>
          <w:color w:val="auto"/>
          <w:highlight w:val="yellow"/>
        </w:rPr>
        <w:t xml:space="preserve">x </w:t>
      </w:r>
      <w:r w:rsidR="00480BA5" w:rsidRPr="000576D3">
        <w:rPr>
          <w:color w:val="auto"/>
          <w:highlight w:val="yellow"/>
        </w:rPr>
        <w:t xml:space="preserve">g </w:t>
      </w:r>
      <w:r w:rsidR="00C85A56" w:rsidRPr="000576D3">
        <w:rPr>
          <w:color w:val="auto"/>
          <w:highlight w:val="yellow"/>
        </w:rPr>
        <w:t>and</w:t>
      </w:r>
      <w:r w:rsidR="00480BA5" w:rsidRPr="000576D3">
        <w:rPr>
          <w:color w:val="auto"/>
          <w:highlight w:val="yellow"/>
        </w:rPr>
        <w:t xml:space="preserve"> 4</w:t>
      </w:r>
      <w:r w:rsidR="00C85A56" w:rsidRPr="000576D3">
        <w:rPr>
          <w:color w:val="auto"/>
          <w:highlight w:val="yellow"/>
        </w:rPr>
        <w:t xml:space="preserve"> </w:t>
      </w:r>
      <w:r w:rsidR="00480BA5" w:rsidRPr="000576D3">
        <w:rPr>
          <w:color w:val="auto"/>
          <w:highlight w:val="yellow"/>
        </w:rPr>
        <w:t xml:space="preserve">°C. </w:t>
      </w:r>
    </w:p>
    <w:p w14:paraId="4880962C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598E2C73" w14:textId="25C0D0C8" w:rsidR="00480BA5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480BA5" w:rsidRPr="000576D3">
        <w:rPr>
          <w:color w:val="auto"/>
          <w:highlight w:val="yellow"/>
        </w:rPr>
        <w:t>.5</w:t>
      </w:r>
      <w:r w:rsidR="00296769" w:rsidRPr="000576D3">
        <w:rPr>
          <w:color w:val="auto"/>
          <w:highlight w:val="yellow"/>
        </w:rPr>
        <w:t xml:space="preserve"> </w:t>
      </w:r>
      <w:r w:rsidR="00480BA5" w:rsidRPr="000576D3">
        <w:rPr>
          <w:color w:val="auto"/>
          <w:highlight w:val="yellow"/>
        </w:rPr>
        <w:t xml:space="preserve">Carefully </w:t>
      </w:r>
      <w:r w:rsidR="00664FFD" w:rsidRPr="000576D3">
        <w:rPr>
          <w:color w:val="auto"/>
          <w:highlight w:val="yellow"/>
        </w:rPr>
        <w:t xml:space="preserve">remove </w:t>
      </w:r>
      <w:r w:rsidR="00C85A56" w:rsidRPr="000576D3">
        <w:rPr>
          <w:color w:val="auto"/>
          <w:highlight w:val="yellow"/>
        </w:rPr>
        <w:t xml:space="preserve">the </w:t>
      </w:r>
      <w:r w:rsidR="009925F8" w:rsidRPr="000576D3">
        <w:rPr>
          <w:color w:val="auto"/>
          <w:highlight w:val="yellow"/>
        </w:rPr>
        <w:t>supernatant</w:t>
      </w:r>
      <w:r w:rsidR="00480BA5" w:rsidRPr="000576D3">
        <w:rPr>
          <w:color w:val="auto"/>
          <w:highlight w:val="yellow"/>
        </w:rPr>
        <w:t xml:space="preserve"> and wash </w:t>
      </w:r>
      <w:r w:rsidR="00C85A56" w:rsidRPr="000576D3">
        <w:rPr>
          <w:color w:val="auto"/>
          <w:highlight w:val="yellow"/>
        </w:rPr>
        <w:t xml:space="preserve">the </w:t>
      </w:r>
      <w:r w:rsidR="00480BA5" w:rsidRPr="000576D3">
        <w:rPr>
          <w:color w:val="auto"/>
          <w:highlight w:val="yellow"/>
        </w:rPr>
        <w:t xml:space="preserve">RNA pellet with 500 </w:t>
      </w:r>
      <w:r w:rsidR="00296769" w:rsidRPr="000576D3">
        <w:rPr>
          <w:color w:val="auto"/>
          <w:highlight w:val="yellow"/>
        </w:rPr>
        <w:t>µL</w:t>
      </w:r>
      <w:r w:rsidR="00480BA5" w:rsidRPr="000576D3">
        <w:rPr>
          <w:color w:val="auto"/>
          <w:highlight w:val="yellow"/>
        </w:rPr>
        <w:t xml:space="preserve"> of 70% ethanol.</w:t>
      </w:r>
    </w:p>
    <w:p w14:paraId="39499F6E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403092D9" w14:textId="2F9D9974" w:rsidR="00480BA5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480BA5" w:rsidRPr="000576D3">
        <w:rPr>
          <w:color w:val="auto"/>
          <w:highlight w:val="yellow"/>
        </w:rPr>
        <w:t>.6</w:t>
      </w:r>
      <w:r w:rsidR="00296769" w:rsidRPr="000576D3">
        <w:rPr>
          <w:color w:val="auto"/>
          <w:highlight w:val="yellow"/>
        </w:rPr>
        <w:t xml:space="preserve"> </w:t>
      </w:r>
      <w:r w:rsidR="00162616" w:rsidRPr="000576D3">
        <w:rPr>
          <w:color w:val="auto"/>
          <w:highlight w:val="yellow"/>
        </w:rPr>
        <w:t xml:space="preserve">Centrifuge samples </w:t>
      </w:r>
      <w:r w:rsidR="0011592F" w:rsidRPr="000576D3">
        <w:rPr>
          <w:color w:val="auto"/>
          <w:highlight w:val="yellow"/>
        </w:rPr>
        <w:t xml:space="preserve">at </w:t>
      </w:r>
      <w:r w:rsidR="00C85A56" w:rsidRPr="000576D3">
        <w:rPr>
          <w:color w:val="auto"/>
          <w:highlight w:val="yellow"/>
        </w:rPr>
        <w:t xml:space="preserve">for 5 min </w:t>
      </w:r>
      <w:r w:rsidR="0011592F" w:rsidRPr="000576D3">
        <w:rPr>
          <w:color w:val="auto"/>
          <w:highlight w:val="yellow"/>
        </w:rPr>
        <w:t>15,400</w:t>
      </w:r>
      <w:r w:rsidR="00162616" w:rsidRPr="000576D3">
        <w:rPr>
          <w:color w:val="auto"/>
          <w:highlight w:val="yellow"/>
        </w:rPr>
        <w:t xml:space="preserve"> </w:t>
      </w:r>
      <w:r w:rsidR="00C85A56" w:rsidRPr="000576D3">
        <w:rPr>
          <w:color w:val="auto"/>
          <w:highlight w:val="yellow"/>
        </w:rPr>
        <w:t xml:space="preserve">x </w:t>
      </w:r>
      <w:r w:rsidR="00162616" w:rsidRPr="000576D3">
        <w:rPr>
          <w:color w:val="auto"/>
          <w:highlight w:val="yellow"/>
        </w:rPr>
        <w:t xml:space="preserve">g </w:t>
      </w:r>
      <w:r w:rsidR="00C85A56" w:rsidRPr="000576D3">
        <w:rPr>
          <w:color w:val="auto"/>
          <w:highlight w:val="yellow"/>
        </w:rPr>
        <w:t>and</w:t>
      </w:r>
      <w:r w:rsidR="00480BA5" w:rsidRPr="000576D3">
        <w:rPr>
          <w:color w:val="auto"/>
          <w:highlight w:val="yellow"/>
        </w:rPr>
        <w:t xml:space="preserve"> 4°C</w:t>
      </w:r>
      <w:r w:rsidR="009925F8" w:rsidRPr="000576D3">
        <w:rPr>
          <w:color w:val="auto"/>
          <w:highlight w:val="yellow"/>
        </w:rPr>
        <w:t>.</w:t>
      </w:r>
    </w:p>
    <w:p w14:paraId="583699D1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01FE5270" w14:textId="4C14D16E" w:rsidR="009925F8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9925F8" w:rsidRPr="000576D3">
        <w:rPr>
          <w:color w:val="auto"/>
          <w:highlight w:val="yellow"/>
        </w:rPr>
        <w:t>.7</w:t>
      </w:r>
      <w:r w:rsidR="00296769" w:rsidRPr="000576D3">
        <w:rPr>
          <w:color w:val="auto"/>
          <w:highlight w:val="yellow"/>
        </w:rPr>
        <w:t xml:space="preserve"> </w:t>
      </w:r>
      <w:r w:rsidR="009925F8" w:rsidRPr="000576D3">
        <w:rPr>
          <w:color w:val="auto"/>
          <w:highlight w:val="yellow"/>
        </w:rPr>
        <w:t xml:space="preserve">Carefully </w:t>
      </w:r>
      <w:r w:rsidR="00664FFD" w:rsidRPr="000576D3">
        <w:rPr>
          <w:color w:val="auto"/>
          <w:highlight w:val="yellow"/>
        </w:rPr>
        <w:t xml:space="preserve">remove </w:t>
      </w:r>
      <w:r w:rsidR="00C85A56" w:rsidRPr="000576D3">
        <w:rPr>
          <w:color w:val="auto"/>
          <w:highlight w:val="yellow"/>
        </w:rPr>
        <w:t xml:space="preserve">the </w:t>
      </w:r>
      <w:r w:rsidR="009925F8" w:rsidRPr="000576D3">
        <w:rPr>
          <w:color w:val="auto"/>
          <w:highlight w:val="yellow"/>
        </w:rPr>
        <w:t xml:space="preserve">supernatant and </w:t>
      </w:r>
      <w:r w:rsidR="00C85A56" w:rsidRPr="000576D3">
        <w:rPr>
          <w:color w:val="auto"/>
          <w:highlight w:val="yellow"/>
        </w:rPr>
        <w:t>air-dry</w:t>
      </w:r>
      <w:r w:rsidR="009925F8" w:rsidRPr="000576D3">
        <w:rPr>
          <w:color w:val="auto"/>
          <w:highlight w:val="yellow"/>
        </w:rPr>
        <w:t xml:space="preserve"> RNA pellets for 15 min, or until all ethanol has evaporated. </w:t>
      </w:r>
    </w:p>
    <w:p w14:paraId="09C67B03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05770EBE" w14:textId="5ABEA614" w:rsidR="009925F8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9925F8" w:rsidRPr="000576D3">
        <w:rPr>
          <w:color w:val="auto"/>
          <w:highlight w:val="yellow"/>
        </w:rPr>
        <w:t>.8</w:t>
      </w:r>
      <w:r w:rsidR="00296769" w:rsidRPr="000576D3">
        <w:rPr>
          <w:color w:val="auto"/>
          <w:highlight w:val="yellow"/>
        </w:rPr>
        <w:t xml:space="preserve"> </w:t>
      </w:r>
      <w:r w:rsidR="009925F8" w:rsidRPr="000576D3">
        <w:rPr>
          <w:color w:val="auto"/>
          <w:highlight w:val="yellow"/>
        </w:rPr>
        <w:t xml:space="preserve">Resuspend RNA pellets in 10 </w:t>
      </w:r>
      <w:r w:rsidR="00296769" w:rsidRPr="000576D3">
        <w:rPr>
          <w:color w:val="auto"/>
          <w:highlight w:val="yellow"/>
        </w:rPr>
        <w:t>µL</w:t>
      </w:r>
      <w:r w:rsidR="009925F8" w:rsidRPr="000576D3">
        <w:rPr>
          <w:color w:val="auto"/>
          <w:highlight w:val="yellow"/>
        </w:rPr>
        <w:t xml:space="preserve"> of 8 M urea.</w:t>
      </w:r>
    </w:p>
    <w:p w14:paraId="7A316961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2209013B" w14:textId="0D1B42A8" w:rsidR="009925F8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9925F8" w:rsidRPr="000576D3">
        <w:rPr>
          <w:color w:val="auto"/>
          <w:highlight w:val="yellow"/>
        </w:rPr>
        <w:t>.9</w:t>
      </w:r>
      <w:r w:rsidR="00296769" w:rsidRPr="000576D3">
        <w:rPr>
          <w:color w:val="auto"/>
          <w:highlight w:val="yellow"/>
        </w:rPr>
        <w:t xml:space="preserve"> </w:t>
      </w:r>
      <w:r w:rsidR="009925F8" w:rsidRPr="000576D3">
        <w:rPr>
          <w:color w:val="auto"/>
          <w:highlight w:val="yellow"/>
        </w:rPr>
        <w:t>Add 150 U of RNase T1 and incubate at 37</w:t>
      </w:r>
      <w:r w:rsidR="00C85A56" w:rsidRPr="000576D3">
        <w:rPr>
          <w:color w:val="auto"/>
          <w:highlight w:val="yellow"/>
        </w:rPr>
        <w:t xml:space="preserve"> </w:t>
      </w:r>
      <w:r w:rsidR="009925F8" w:rsidRPr="000576D3">
        <w:rPr>
          <w:color w:val="auto"/>
          <w:highlight w:val="yellow"/>
        </w:rPr>
        <w:t>°C overnight.</w:t>
      </w:r>
    </w:p>
    <w:p w14:paraId="1D228FB0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2768E8CF" w14:textId="4200CB00" w:rsidR="009925F8" w:rsidRPr="000576D3" w:rsidRDefault="00AE621E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</w:t>
      </w:r>
      <w:r w:rsidR="009925F8" w:rsidRPr="000576D3">
        <w:rPr>
          <w:color w:val="auto"/>
          <w:highlight w:val="yellow"/>
        </w:rPr>
        <w:t>.10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 xml:space="preserve">Add 2 </w:t>
      </w:r>
      <w:r w:rsidR="00296769" w:rsidRPr="000576D3">
        <w:rPr>
          <w:color w:val="auto"/>
          <w:highlight w:val="yellow"/>
        </w:rPr>
        <w:t>µL</w:t>
      </w:r>
      <w:r w:rsidRPr="000576D3">
        <w:rPr>
          <w:color w:val="auto"/>
          <w:highlight w:val="yellow"/>
        </w:rPr>
        <w:t xml:space="preserve"> of 6x loading buffer (60% glycerol, 0.1% xylene </w:t>
      </w:r>
      <w:proofErr w:type="spellStart"/>
      <w:r w:rsidRPr="000576D3">
        <w:rPr>
          <w:color w:val="auto"/>
          <w:highlight w:val="yellow"/>
        </w:rPr>
        <w:t>cyanol</w:t>
      </w:r>
      <w:proofErr w:type="spellEnd"/>
      <w:r w:rsidRPr="000576D3">
        <w:rPr>
          <w:color w:val="auto"/>
          <w:highlight w:val="yellow"/>
        </w:rPr>
        <w:t>).</w:t>
      </w:r>
    </w:p>
    <w:p w14:paraId="644D7748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6EB6CA6A" w14:textId="47F0A382" w:rsidR="00C66FAB" w:rsidRPr="000576D3" w:rsidRDefault="00C66FAB" w:rsidP="000576D3">
      <w:pPr>
        <w:widowControl/>
        <w:rPr>
          <w:color w:val="auto"/>
        </w:rPr>
      </w:pPr>
      <w:r w:rsidRPr="000576D3">
        <w:rPr>
          <w:color w:val="auto"/>
          <w:highlight w:val="yellow"/>
        </w:rPr>
        <w:t>3.11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 xml:space="preserve">Load 10 </w:t>
      </w:r>
      <w:r w:rsidR="00296769" w:rsidRPr="000576D3">
        <w:rPr>
          <w:color w:val="auto"/>
          <w:highlight w:val="yellow"/>
        </w:rPr>
        <w:t>µL</w:t>
      </w:r>
      <w:r w:rsidRPr="000576D3">
        <w:rPr>
          <w:color w:val="auto"/>
          <w:highlight w:val="yellow"/>
        </w:rPr>
        <w:t xml:space="preserve"> of each </w:t>
      </w:r>
      <w:r w:rsidR="003B593C" w:rsidRPr="000576D3">
        <w:rPr>
          <w:color w:val="auto"/>
          <w:highlight w:val="yellow"/>
        </w:rPr>
        <w:t xml:space="preserve">RNA </w:t>
      </w:r>
      <w:r w:rsidRPr="000576D3">
        <w:rPr>
          <w:color w:val="auto"/>
          <w:highlight w:val="yellow"/>
        </w:rPr>
        <w:t>sample on a pre-run, 20% polyacrylamide, 7</w:t>
      </w:r>
      <w:r w:rsidR="004E4FAA" w:rsidRPr="000576D3">
        <w:rPr>
          <w:color w:val="auto"/>
          <w:highlight w:val="yellow"/>
        </w:rPr>
        <w:t xml:space="preserve">.5 </w:t>
      </w:r>
      <w:r w:rsidRPr="000576D3">
        <w:rPr>
          <w:color w:val="auto"/>
          <w:highlight w:val="yellow"/>
        </w:rPr>
        <w:t>M urea gel (</w:t>
      </w:r>
      <w:r w:rsidR="0001473D" w:rsidRPr="000576D3">
        <w:rPr>
          <w:color w:val="auto"/>
          <w:highlight w:val="yellow"/>
        </w:rPr>
        <w:t>see section 2 of Protocol).</w:t>
      </w:r>
      <w:r w:rsidR="0001473D" w:rsidRPr="000576D3">
        <w:rPr>
          <w:color w:val="auto"/>
        </w:rPr>
        <w:t xml:space="preserve"> </w:t>
      </w:r>
    </w:p>
    <w:p w14:paraId="486D3681" w14:textId="77777777" w:rsidR="00296769" w:rsidRPr="000576D3" w:rsidRDefault="00296769" w:rsidP="000576D3">
      <w:pPr>
        <w:widowControl/>
        <w:rPr>
          <w:color w:val="auto"/>
        </w:rPr>
      </w:pPr>
    </w:p>
    <w:p w14:paraId="2A59CFB9" w14:textId="36B2EA16" w:rsidR="003750BC" w:rsidRPr="000576D3" w:rsidRDefault="00296769" w:rsidP="000576D3">
      <w:pPr>
        <w:widowControl/>
        <w:rPr>
          <w:color w:val="auto"/>
        </w:rPr>
      </w:pPr>
      <w:r w:rsidRPr="000576D3">
        <w:rPr>
          <w:color w:val="auto"/>
        </w:rPr>
        <w:t xml:space="preserve"> </w:t>
      </w:r>
      <w:r w:rsidR="003750BC" w:rsidRPr="000576D3">
        <w:rPr>
          <w:color w:val="auto"/>
        </w:rPr>
        <w:t xml:space="preserve">Note: Radiolabeled RNA size ladders may be included as an additional mobility marker. </w:t>
      </w:r>
    </w:p>
    <w:p w14:paraId="0C8C7B62" w14:textId="77777777" w:rsidR="00296769" w:rsidRPr="000576D3" w:rsidRDefault="00296769" w:rsidP="000576D3">
      <w:pPr>
        <w:widowControl/>
        <w:rPr>
          <w:color w:val="auto"/>
        </w:rPr>
      </w:pPr>
    </w:p>
    <w:p w14:paraId="536FE84D" w14:textId="7314BB72" w:rsidR="0001473D" w:rsidRPr="000576D3" w:rsidRDefault="0001473D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.12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 xml:space="preserve">Run gel for 2 h at 25 mA. </w:t>
      </w:r>
    </w:p>
    <w:p w14:paraId="7891DE3F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1630644C" w14:textId="1B1B6C6C" w:rsidR="0001473D" w:rsidRPr="000576D3" w:rsidRDefault="0001473D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.13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 xml:space="preserve">Stop gel and remove from apparatus. </w:t>
      </w:r>
    </w:p>
    <w:p w14:paraId="252FBA2F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0EA00E23" w14:textId="77777777" w:rsidR="00C12A65" w:rsidRPr="000576D3" w:rsidRDefault="0001473D" w:rsidP="000576D3">
      <w:pPr>
        <w:widowControl/>
        <w:rPr>
          <w:color w:val="auto"/>
        </w:rPr>
      </w:pPr>
      <w:r w:rsidRPr="000576D3">
        <w:rPr>
          <w:color w:val="auto"/>
          <w:highlight w:val="yellow"/>
        </w:rPr>
        <w:t>3.14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>Break seal between the two glass plates and remove one of the glass plate</w:t>
      </w:r>
      <w:r w:rsidR="00884E67" w:rsidRPr="000576D3">
        <w:rPr>
          <w:color w:val="auto"/>
          <w:highlight w:val="yellow"/>
        </w:rPr>
        <w:t>s</w:t>
      </w:r>
      <w:r w:rsidRPr="000576D3">
        <w:rPr>
          <w:color w:val="auto"/>
          <w:highlight w:val="yellow"/>
        </w:rPr>
        <w:t>, with the gel remaining on the “bottom” plate.</w:t>
      </w:r>
      <w:r w:rsidRPr="000576D3">
        <w:rPr>
          <w:color w:val="auto"/>
        </w:rPr>
        <w:t xml:space="preserve"> </w:t>
      </w:r>
    </w:p>
    <w:p w14:paraId="7A2598C6" w14:textId="77777777" w:rsidR="00C12A65" w:rsidRPr="000576D3" w:rsidRDefault="00C12A65" w:rsidP="000576D3">
      <w:pPr>
        <w:widowControl/>
        <w:rPr>
          <w:color w:val="auto"/>
        </w:rPr>
      </w:pPr>
    </w:p>
    <w:p w14:paraId="04E092DA" w14:textId="55B33E14" w:rsidR="00E14BB0" w:rsidRPr="000576D3" w:rsidRDefault="00E14BB0" w:rsidP="000576D3">
      <w:pPr>
        <w:widowControl/>
        <w:rPr>
          <w:color w:val="auto"/>
        </w:rPr>
      </w:pPr>
      <w:r w:rsidRPr="000576D3">
        <w:rPr>
          <w:color w:val="auto"/>
        </w:rPr>
        <w:t xml:space="preserve">Note: </w:t>
      </w:r>
      <w:r w:rsidR="00C85A56" w:rsidRPr="000576D3">
        <w:rPr>
          <w:color w:val="auto"/>
        </w:rPr>
        <w:t>Take care</w:t>
      </w:r>
      <w:r w:rsidRPr="000576D3">
        <w:rPr>
          <w:color w:val="auto"/>
        </w:rPr>
        <w:t xml:space="preserve"> not to tear </w:t>
      </w:r>
      <w:r w:rsidR="004846FF" w:rsidRPr="000576D3">
        <w:rPr>
          <w:color w:val="auto"/>
        </w:rPr>
        <w:t xml:space="preserve">the </w:t>
      </w:r>
      <w:r w:rsidRPr="000576D3">
        <w:rPr>
          <w:color w:val="auto"/>
        </w:rPr>
        <w:t>gel during this step.</w:t>
      </w:r>
    </w:p>
    <w:p w14:paraId="49BFEA57" w14:textId="77777777" w:rsidR="00296769" w:rsidRPr="000576D3" w:rsidRDefault="00296769" w:rsidP="000576D3">
      <w:pPr>
        <w:widowControl/>
        <w:rPr>
          <w:color w:val="auto"/>
        </w:rPr>
      </w:pPr>
    </w:p>
    <w:p w14:paraId="0A95B7B4" w14:textId="4EB1E665" w:rsidR="00FA0DA4" w:rsidRPr="000576D3" w:rsidRDefault="0001473D" w:rsidP="000576D3">
      <w:pPr>
        <w:widowControl/>
        <w:rPr>
          <w:color w:val="auto"/>
          <w:highlight w:val="yellow"/>
        </w:rPr>
      </w:pPr>
      <w:r w:rsidRPr="000576D3">
        <w:rPr>
          <w:color w:val="auto"/>
          <w:highlight w:val="yellow"/>
        </w:rPr>
        <w:t>3.15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>Place a layer of plastic wrap over</w:t>
      </w:r>
      <w:r w:rsidR="004846FF" w:rsidRPr="000576D3">
        <w:rPr>
          <w:color w:val="auto"/>
          <w:highlight w:val="yellow"/>
        </w:rPr>
        <w:t xml:space="preserve"> the</w:t>
      </w:r>
      <w:r w:rsidRPr="000576D3">
        <w:rPr>
          <w:color w:val="auto"/>
          <w:highlight w:val="yellow"/>
        </w:rPr>
        <w:t xml:space="preserve"> gel and expose on a phospho</w:t>
      </w:r>
      <w:r w:rsidR="00FA0DA4" w:rsidRPr="000576D3">
        <w:rPr>
          <w:color w:val="auto"/>
          <w:highlight w:val="yellow"/>
        </w:rPr>
        <w:t xml:space="preserve">r </w:t>
      </w:r>
      <w:r w:rsidRPr="000576D3">
        <w:rPr>
          <w:color w:val="auto"/>
          <w:highlight w:val="yellow"/>
        </w:rPr>
        <w:t>screen for 3 h.</w:t>
      </w:r>
      <w:r w:rsidR="00C12A65" w:rsidRPr="000576D3">
        <w:rPr>
          <w:color w:val="auto"/>
          <w:highlight w:val="yellow"/>
        </w:rPr>
        <w:t xml:space="preserve"> </w:t>
      </w:r>
      <w:r w:rsidR="00FA0DA4" w:rsidRPr="000576D3">
        <w:rPr>
          <w:color w:val="auto"/>
          <w:highlight w:val="yellow"/>
        </w:rPr>
        <w:t>Alternatively, place</w:t>
      </w:r>
      <w:r w:rsidR="00CB396E" w:rsidRPr="000576D3">
        <w:rPr>
          <w:color w:val="auto"/>
          <w:highlight w:val="yellow"/>
        </w:rPr>
        <w:t xml:space="preserve"> gel</w:t>
      </w:r>
      <w:r w:rsidR="00FA0DA4" w:rsidRPr="000576D3">
        <w:rPr>
          <w:color w:val="auto"/>
          <w:highlight w:val="yellow"/>
        </w:rPr>
        <w:t xml:space="preserve"> </w:t>
      </w:r>
      <w:r w:rsidR="00365B1D" w:rsidRPr="000576D3">
        <w:rPr>
          <w:color w:val="auto"/>
          <w:highlight w:val="yellow"/>
        </w:rPr>
        <w:t>on chromatography paper and</w:t>
      </w:r>
      <w:r w:rsidR="00FA0DA4" w:rsidRPr="000576D3">
        <w:rPr>
          <w:color w:val="auto"/>
          <w:highlight w:val="yellow"/>
        </w:rPr>
        <w:t xml:space="preserve"> dr</w:t>
      </w:r>
      <w:r w:rsidR="00C12A65" w:rsidRPr="000576D3">
        <w:rPr>
          <w:color w:val="auto"/>
          <w:highlight w:val="yellow"/>
        </w:rPr>
        <w:t>y</w:t>
      </w:r>
      <w:r w:rsidR="00FA0DA4" w:rsidRPr="000576D3">
        <w:rPr>
          <w:color w:val="auto"/>
          <w:highlight w:val="yellow"/>
        </w:rPr>
        <w:t xml:space="preserve"> with a gel dryer prior to phosphor screen exposure. </w:t>
      </w:r>
    </w:p>
    <w:p w14:paraId="25A0CE61" w14:textId="77777777" w:rsidR="00296769" w:rsidRPr="000576D3" w:rsidRDefault="00296769" w:rsidP="000576D3">
      <w:pPr>
        <w:widowControl/>
        <w:rPr>
          <w:color w:val="auto"/>
          <w:highlight w:val="yellow"/>
        </w:rPr>
      </w:pPr>
    </w:p>
    <w:p w14:paraId="443DC430" w14:textId="30028145" w:rsidR="0001473D" w:rsidRPr="000576D3" w:rsidRDefault="0001473D" w:rsidP="000576D3">
      <w:pPr>
        <w:widowControl/>
        <w:rPr>
          <w:color w:val="auto"/>
        </w:rPr>
      </w:pPr>
      <w:r w:rsidRPr="000576D3">
        <w:rPr>
          <w:color w:val="auto"/>
          <w:highlight w:val="yellow"/>
        </w:rPr>
        <w:t>3.16</w:t>
      </w:r>
      <w:r w:rsidR="00296769" w:rsidRPr="000576D3">
        <w:rPr>
          <w:color w:val="auto"/>
          <w:highlight w:val="yellow"/>
        </w:rPr>
        <w:t xml:space="preserve"> </w:t>
      </w:r>
      <w:r w:rsidRPr="000576D3">
        <w:rPr>
          <w:color w:val="auto"/>
          <w:highlight w:val="yellow"/>
        </w:rPr>
        <w:t>Image phospho</w:t>
      </w:r>
      <w:r w:rsidR="00FA0DA4" w:rsidRPr="000576D3">
        <w:rPr>
          <w:color w:val="auto"/>
          <w:highlight w:val="yellow"/>
        </w:rPr>
        <w:t xml:space="preserve">r </w:t>
      </w:r>
      <w:r w:rsidRPr="000576D3">
        <w:rPr>
          <w:color w:val="auto"/>
          <w:highlight w:val="yellow"/>
        </w:rPr>
        <w:t>screen on a phosphor imager.</w:t>
      </w:r>
      <w:r w:rsidRPr="000576D3">
        <w:rPr>
          <w:color w:val="auto"/>
        </w:rPr>
        <w:t xml:space="preserve"> </w:t>
      </w:r>
    </w:p>
    <w:p w14:paraId="5ADDF83C" w14:textId="77777777" w:rsidR="00AE621E" w:rsidRPr="000576D3" w:rsidRDefault="00AE621E" w:rsidP="000576D3">
      <w:pPr>
        <w:widowControl/>
        <w:rPr>
          <w:color w:val="auto"/>
        </w:rPr>
      </w:pPr>
    </w:p>
    <w:p w14:paraId="3E79FCA8" w14:textId="476EA61C" w:rsidR="006305D7" w:rsidRPr="000576D3" w:rsidRDefault="006305D7" w:rsidP="000576D3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576D3">
        <w:rPr>
          <w:b/>
          <w:color w:val="auto"/>
        </w:rPr>
        <w:t>REPRESENTATIVE RESULTS</w:t>
      </w:r>
      <w:r w:rsidR="00EF1462" w:rsidRPr="000576D3">
        <w:rPr>
          <w:b/>
          <w:color w:val="auto"/>
        </w:rPr>
        <w:t xml:space="preserve">: </w:t>
      </w:r>
    </w:p>
    <w:p w14:paraId="2318CFF8" w14:textId="58616C4A" w:rsidR="005F742E" w:rsidRPr="000576D3" w:rsidRDefault="005F742E" w:rsidP="000576D3">
      <w:pPr>
        <w:widowControl/>
        <w:rPr>
          <w:color w:val="auto"/>
        </w:rPr>
      </w:pPr>
      <w:r w:rsidRPr="000576D3">
        <w:rPr>
          <w:color w:val="auto"/>
        </w:rPr>
        <w:t xml:space="preserve">Mod5 was incubated with a tyrosine </w:t>
      </w:r>
      <w:proofErr w:type="spellStart"/>
      <w:r w:rsidRPr="000576D3">
        <w:rPr>
          <w:color w:val="auto"/>
        </w:rPr>
        <w:t>tRNA</w:t>
      </w:r>
      <w:proofErr w:type="spellEnd"/>
      <w:r w:rsidRPr="000576D3">
        <w:rPr>
          <w:color w:val="auto"/>
        </w:rPr>
        <w:t xml:space="preserve"> or serine </w:t>
      </w:r>
      <w:proofErr w:type="spellStart"/>
      <w:r w:rsidRPr="000576D3">
        <w:rPr>
          <w:color w:val="auto"/>
        </w:rPr>
        <w:t>tRNA</w:t>
      </w:r>
      <w:proofErr w:type="spellEnd"/>
      <w:r w:rsidRPr="000576D3">
        <w:rPr>
          <w:color w:val="auto"/>
        </w:rPr>
        <w:t xml:space="preserve"> in the </w:t>
      </w:r>
      <w:r w:rsidR="00647BAC" w:rsidRPr="000576D3">
        <w:rPr>
          <w:color w:val="auto"/>
        </w:rPr>
        <w:t>presence</w:t>
      </w:r>
      <w:r w:rsidRPr="000576D3">
        <w:rPr>
          <w:color w:val="auto"/>
        </w:rPr>
        <w:t xml:space="preserve"> or absence of DMAPP. Following the modification reaction, products were RNase</w:t>
      </w:r>
      <w:r w:rsidR="00C85A56" w:rsidRPr="000576D3">
        <w:rPr>
          <w:color w:val="auto"/>
        </w:rPr>
        <w:t xml:space="preserve"> </w:t>
      </w:r>
      <w:r w:rsidRPr="000576D3">
        <w:rPr>
          <w:color w:val="auto"/>
        </w:rPr>
        <w:t xml:space="preserve">T1-digested, which cleaves </w:t>
      </w:r>
      <w:r w:rsidR="00C85A56" w:rsidRPr="000576D3">
        <w:rPr>
          <w:color w:val="auto"/>
        </w:rPr>
        <w:t xml:space="preserve">the </w:t>
      </w:r>
      <w:r w:rsidRPr="000576D3">
        <w:rPr>
          <w:color w:val="auto"/>
        </w:rPr>
        <w:t xml:space="preserve">3’ </w:t>
      </w:r>
      <w:r w:rsidR="00C85A56" w:rsidRPr="000576D3">
        <w:rPr>
          <w:color w:val="auto"/>
        </w:rPr>
        <w:t xml:space="preserve">end </w:t>
      </w:r>
      <w:r w:rsidRPr="000576D3">
        <w:rPr>
          <w:color w:val="auto"/>
        </w:rPr>
        <w:t>of</w:t>
      </w:r>
      <w:r w:rsidR="00243D19" w:rsidRPr="000576D3">
        <w:rPr>
          <w:color w:val="auto"/>
        </w:rPr>
        <w:t xml:space="preserve"> all</w:t>
      </w:r>
      <w:r w:rsidRPr="000576D3">
        <w:rPr>
          <w:color w:val="auto"/>
        </w:rPr>
        <w:t xml:space="preserve"> guanosine</w:t>
      </w:r>
      <w:r w:rsidR="00243D19" w:rsidRPr="000576D3">
        <w:rPr>
          <w:color w:val="auto"/>
        </w:rPr>
        <w:t>s</w:t>
      </w:r>
      <w:r w:rsidRPr="000576D3">
        <w:rPr>
          <w:color w:val="auto"/>
        </w:rPr>
        <w:t xml:space="preserve"> leaving a 3’ guanosine monophosphate</w:t>
      </w:r>
      <w:r w:rsidR="00243D19" w:rsidRPr="000576D3">
        <w:rPr>
          <w:color w:val="auto"/>
        </w:rPr>
        <w:t>s</w:t>
      </w:r>
      <w:r w:rsidRPr="000576D3">
        <w:rPr>
          <w:color w:val="auto"/>
        </w:rPr>
        <w:t xml:space="preserve"> (GMP)</w:t>
      </w:r>
      <w:r w:rsidRPr="000576D3">
        <w:rPr>
          <w:color w:val="auto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Pr="000576D3">
        <w:rPr>
          <w:color w:val="auto"/>
        </w:rPr>
      </w:r>
      <w:r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24</w:t>
      </w:r>
      <w:r w:rsidRPr="000576D3">
        <w:rPr>
          <w:color w:val="auto"/>
        </w:rPr>
        <w:fldChar w:fldCharType="end"/>
      </w:r>
      <w:r w:rsidR="00B12322" w:rsidRPr="000576D3">
        <w:rPr>
          <w:color w:val="auto"/>
        </w:rPr>
        <w:t xml:space="preserve"> (</w:t>
      </w:r>
      <w:r w:rsidR="00296769" w:rsidRPr="000576D3">
        <w:rPr>
          <w:b/>
          <w:color w:val="auto"/>
        </w:rPr>
        <w:t>Figure 1</w:t>
      </w:r>
      <w:r w:rsidR="00B12322" w:rsidRPr="000576D3">
        <w:rPr>
          <w:color w:val="auto"/>
        </w:rPr>
        <w:t>)</w:t>
      </w:r>
      <w:r w:rsidR="00C132FC" w:rsidRPr="000576D3">
        <w:rPr>
          <w:color w:val="auto"/>
        </w:rPr>
        <w:t>. Full digestion of the RNA</w:t>
      </w:r>
      <w:r w:rsidR="006911A5" w:rsidRPr="000576D3">
        <w:rPr>
          <w:color w:val="auto"/>
        </w:rPr>
        <w:t>s produces</w:t>
      </w:r>
      <w:r w:rsidRPr="000576D3">
        <w:rPr>
          <w:color w:val="auto"/>
        </w:rPr>
        <w:t xml:space="preserve"> a predictable pattern of </w:t>
      </w:r>
      <w:r w:rsidR="00B12322" w:rsidRPr="000576D3">
        <w:rPr>
          <w:color w:val="auto"/>
        </w:rPr>
        <w:t>radiolabeled</w:t>
      </w:r>
      <w:r w:rsidRPr="000576D3">
        <w:rPr>
          <w:color w:val="auto"/>
        </w:rPr>
        <w:t xml:space="preserve"> fragments</w:t>
      </w:r>
      <w:r w:rsidR="00B12322" w:rsidRPr="000576D3">
        <w:rPr>
          <w:color w:val="auto"/>
        </w:rPr>
        <w:t xml:space="preserve"> (</w:t>
      </w:r>
      <w:r w:rsidR="00296769" w:rsidRPr="000576D3">
        <w:rPr>
          <w:b/>
          <w:color w:val="auto"/>
        </w:rPr>
        <w:t>Figure 2A</w:t>
      </w:r>
      <w:r w:rsidR="00B12322" w:rsidRPr="000576D3">
        <w:rPr>
          <w:color w:val="auto"/>
        </w:rPr>
        <w:t>)</w:t>
      </w:r>
      <w:r w:rsidR="00C85A56" w:rsidRPr="000576D3">
        <w:rPr>
          <w:color w:val="auto"/>
        </w:rPr>
        <w:t>,</w:t>
      </w:r>
      <w:r w:rsidR="00B12322" w:rsidRPr="000576D3">
        <w:rPr>
          <w:color w:val="auto"/>
        </w:rPr>
        <w:t xml:space="preserve"> which</w:t>
      </w:r>
      <w:r w:rsidR="00C132FC" w:rsidRPr="000576D3">
        <w:rPr>
          <w:color w:val="auto"/>
        </w:rPr>
        <w:t xml:space="preserve"> </w:t>
      </w:r>
      <w:r w:rsidR="006911A5" w:rsidRPr="000576D3">
        <w:rPr>
          <w:color w:val="auto"/>
        </w:rPr>
        <w:t xml:space="preserve">are then </w:t>
      </w:r>
      <w:r w:rsidR="00243D19" w:rsidRPr="000576D3">
        <w:rPr>
          <w:color w:val="auto"/>
        </w:rPr>
        <w:t>resolved</w:t>
      </w:r>
      <w:r w:rsidRPr="000576D3">
        <w:rPr>
          <w:color w:val="auto"/>
        </w:rPr>
        <w:t xml:space="preserve"> on a 20% polyacrylamide denaturing gel</w:t>
      </w:r>
      <w:r w:rsidR="00B12322" w:rsidRPr="000576D3">
        <w:rPr>
          <w:color w:val="auto"/>
        </w:rPr>
        <w:t>.</w:t>
      </w:r>
      <w:r w:rsidR="006911A5" w:rsidRPr="000576D3">
        <w:rPr>
          <w:color w:val="auto"/>
        </w:rPr>
        <w:t xml:space="preserve"> </w:t>
      </w:r>
      <w:r w:rsidRPr="000576D3">
        <w:rPr>
          <w:color w:val="auto"/>
        </w:rPr>
        <w:t>The transfer of a</w:t>
      </w:r>
      <w:r w:rsidR="00F802FD" w:rsidRPr="000576D3">
        <w:rPr>
          <w:color w:val="auto"/>
        </w:rPr>
        <w:t>n</w:t>
      </w:r>
      <w:r w:rsidRPr="000576D3">
        <w:rPr>
          <w:color w:val="auto"/>
        </w:rPr>
        <w:t xml:space="preserve"> isopentenyl group from DMAPP to the RNA </w:t>
      </w:r>
      <w:r w:rsidR="00243D19" w:rsidRPr="000576D3">
        <w:rPr>
          <w:color w:val="auto"/>
        </w:rPr>
        <w:t>causes</w:t>
      </w:r>
      <w:r w:rsidRPr="000576D3">
        <w:rPr>
          <w:color w:val="auto"/>
        </w:rPr>
        <w:t xml:space="preserve"> a mobility shift of the fragment containing the </w:t>
      </w:r>
      <w:r w:rsidR="00647BAC" w:rsidRPr="000576D3">
        <w:rPr>
          <w:color w:val="auto"/>
        </w:rPr>
        <w:t>modified</w:t>
      </w:r>
      <w:r w:rsidR="00C132FC" w:rsidRPr="000576D3">
        <w:rPr>
          <w:color w:val="auto"/>
        </w:rPr>
        <w:t xml:space="preserve"> residue </w:t>
      </w:r>
      <w:r w:rsidR="00F04B64" w:rsidRPr="000576D3">
        <w:rPr>
          <w:color w:val="auto"/>
        </w:rPr>
        <w:t>(</w:t>
      </w:r>
      <w:r w:rsidR="00296769" w:rsidRPr="000576D3">
        <w:rPr>
          <w:b/>
          <w:color w:val="auto"/>
        </w:rPr>
        <w:t>Figure 1</w:t>
      </w:r>
      <w:r w:rsidR="00B12322" w:rsidRPr="000576D3">
        <w:rPr>
          <w:color w:val="auto"/>
        </w:rPr>
        <w:t>)</w:t>
      </w:r>
      <w:r w:rsidRPr="000576D3">
        <w:rPr>
          <w:color w:val="auto"/>
        </w:rPr>
        <w:t xml:space="preserve">. </w:t>
      </w:r>
    </w:p>
    <w:p w14:paraId="46827082" w14:textId="77777777" w:rsidR="005F742E" w:rsidRPr="000576D3" w:rsidRDefault="005F742E" w:rsidP="000576D3">
      <w:pPr>
        <w:widowControl/>
        <w:rPr>
          <w:color w:val="auto"/>
        </w:rPr>
      </w:pPr>
    </w:p>
    <w:p w14:paraId="2D3F820A" w14:textId="0E1952D1" w:rsidR="007A4DD6" w:rsidRPr="000576D3" w:rsidRDefault="00023083" w:rsidP="000576D3">
      <w:pPr>
        <w:widowControl/>
        <w:rPr>
          <w:color w:val="auto"/>
        </w:rPr>
      </w:pPr>
      <w:r w:rsidRPr="000576D3">
        <w:rPr>
          <w:color w:val="auto"/>
        </w:rPr>
        <w:t>This protocol reliably</w:t>
      </w:r>
      <w:r w:rsidR="00F802FD" w:rsidRPr="000576D3">
        <w:rPr>
          <w:color w:val="auto"/>
        </w:rPr>
        <w:t xml:space="preserve"> </w:t>
      </w:r>
      <w:r w:rsidR="00C132FC" w:rsidRPr="000576D3">
        <w:rPr>
          <w:color w:val="auto"/>
        </w:rPr>
        <w:t xml:space="preserve">detects </w:t>
      </w:r>
      <w:proofErr w:type="spellStart"/>
      <w:r w:rsidR="00C132FC" w:rsidRPr="000576D3">
        <w:rPr>
          <w:color w:val="auto"/>
        </w:rPr>
        <w:t>isopentenylation</w:t>
      </w:r>
      <w:proofErr w:type="spellEnd"/>
      <w:r w:rsidR="00F802FD" w:rsidRPr="000576D3">
        <w:rPr>
          <w:color w:val="auto"/>
        </w:rPr>
        <w:t xml:space="preserve"> of both canonical and non-canonical</w:t>
      </w:r>
      <w:r w:rsidRPr="000576D3">
        <w:rPr>
          <w:color w:val="auto"/>
        </w:rPr>
        <w:t xml:space="preserve"> </w:t>
      </w:r>
      <w:proofErr w:type="spellStart"/>
      <w:r w:rsidR="00243D19" w:rsidRPr="000576D3">
        <w:rPr>
          <w:color w:val="auto"/>
        </w:rPr>
        <w:t>tRNA</w:t>
      </w:r>
      <w:proofErr w:type="spellEnd"/>
      <w:r w:rsidR="00243D19" w:rsidRPr="000576D3">
        <w:rPr>
          <w:color w:val="auto"/>
        </w:rPr>
        <w:t xml:space="preserve"> </w:t>
      </w:r>
      <w:r w:rsidRPr="000576D3">
        <w:rPr>
          <w:color w:val="auto"/>
        </w:rPr>
        <w:t xml:space="preserve">residues </w:t>
      </w:r>
      <w:r w:rsidR="00243D19" w:rsidRPr="000576D3">
        <w:rPr>
          <w:color w:val="auto"/>
        </w:rPr>
        <w:t>modified</w:t>
      </w:r>
      <w:r w:rsidRPr="000576D3">
        <w:rPr>
          <w:color w:val="auto"/>
        </w:rPr>
        <w:t xml:space="preserve"> by Mod5</w:t>
      </w:r>
      <w:r w:rsidR="00F802FD" w:rsidRPr="000576D3">
        <w:rPr>
          <w:color w:val="auto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F802FD" w:rsidRPr="000576D3">
        <w:rPr>
          <w:color w:val="auto"/>
        </w:rPr>
      </w:r>
      <w:r w:rsidR="00F802FD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24</w:t>
      </w:r>
      <w:r w:rsidR="00F802FD" w:rsidRPr="000576D3">
        <w:rPr>
          <w:color w:val="auto"/>
        </w:rPr>
        <w:fldChar w:fldCharType="end"/>
      </w:r>
      <w:r w:rsidRPr="000576D3">
        <w:rPr>
          <w:color w:val="auto"/>
        </w:rPr>
        <w:t xml:space="preserve">. For example, Mod5 is predicted to modify a subset of </w:t>
      </w:r>
      <w:proofErr w:type="spellStart"/>
      <w:r w:rsidRPr="000576D3">
        <w:rPr>
          <w:color w:val="auto"/>
        </w:rPr>
        <w:t>tRNAs</w:t>
      </w:r>
      <w:proofErr w:type="spellEnd"/>
      <w:r w:rsidR="00445B9B" w:rsidRPr="000576D3">
        <w:rPr>
          <w:color w:val="auto"/>
        </w:rPr>
        <w:t>,</w:t>
      </w:r>
      <w:r w:rsidRPr="000576D3">
        <w:rPr>
          <w:color w:val="auto"/>
        </w:rPr>
        <w:t xml:space="preserve"> which contain</w:t>
      </w:r>
      <w:r w:rsidR="00F802FD" w:rsidRPr="000576D3">
        <w:rPr>
          <w:color w:val="auto"/>
        </w:rPr>
        <w:t xml:space="preserve"> the previously described</w:t>
      </w:r>
      <w:r w:rsidRPr="000576D3">
        <w:rPr>
          <w:color w:val="auto"/>
        </w:rPr>
        <w:t xml:space="preserve"> AAA</w:t>
      </w:r>
      <w:r w:rsidRPr="000576D3">
        <w:rPr>
          <w:color w:val="auto"/>
          <w:vertAlign w:val="subscript"/>
        </w:rPr>
        <w:t xml:space="preserve">36-38 </w:t>
      </w:r>
      <w:r w:rsidRPr="000576D3">
        <w:rPr>
          <w:color w:val="auto"/>
        </w:rPr>
        <w:t>sequence requirement</w:t>
      </w:r>
      <w:r w:rsidR="00F802FD" w:rsidRPr="000576D3">
        <w:rPr>
          <w:color w:val="auto"/>
        </w:rPr>
        <w:fldChar w:fldCharType="begin"/>
      </w:r>
      <w:r w:rsidR="00193AC6" w:rsidRPr="000576D3">
        <w:rPr>
          <w:color w:val="auto"/>
        </w:rPr>
        <w:instrText xml:space="preserve"> ADDIN EN.CITE &lt;EndNote&gt;&lt;Cite&gt;&lt;Author&gt;Dihanich&lt;/Author&gt;&lt;Year&gt;1987&lt;/Year&gt;&lt;RecNum&gt;263&lt;/RecNum&gt;&lt;DisplayText&gt;&lt;style face="superscript"&gt;10&lt;/style&gt;&lt;/DisplayText&gt;&lt;record&gt;&lt;rec-number&gt;263&lt;/rec-number&gt;&lt;foreign-keys&gt;&lt;key app="EN" db-id="fv9wz2zty95dtaevd59vfa2lrftvvfpd290f" timestamp="1516372507"&gt;263&lt;/key&gt;&lt;/foreign-keys&gt;&lt;ref-type name="Journal Article"&gt;17&lt;/ref-type&gt;&lt;contributors&gt;&lt;authors&gt;&lt;author&gt;Dihanich, M. E.&lt;/author&gt;&lt;author&gt;Najarian, D.&lt;/author&gt;&lt;author&gt;Clark, R.&lt;/author&gt;&lt;author&gt;Gillman, E. C.&lt;/author&gt;&lt;author&gt;Martin, N. C.&lt;/author&gt;&lt;author&gt;Hopper, A. K.&lt;/author&gt;&lt;/authors&gt;&lt;/contributors&gt;&lt;titles&gt;&lt;title&gt;Isolation and characterization of MOD5, a gene required for isopentenylation of cytoplasmic and mitochondrial tRNAs of Saccharomyces cerevisiae&lt;/title&gt;&lt;secondary-title&gt;Mol Cell Biol&lt;/secondary-title&gt;&lt;alt-title&gt;Molecular and cellular biology&lt;/alt-title&gt;&lt;/titles&gt;&lt;periodical&gt;&lt;full-title&gt;Mol Cell Biol&lt;/full-title&gt;&lt;abbr-1&gt;Molecular and cellular biology&lt;/abbr-1&gt;&lt;/periodical&gt;&lt;alt-periodical&gt;&lt;full-title&gt;Mol Cell Biol&lt;/full-title&gt;&lt;abbr-1&gt;Molecular and cellular biology&lt;/abbr-1&gt;&lt;/alt-periodical&gt;&lt;pages&gt;177-84&lt;/pages&gt;&lt;volume&gt;7&lt;/volume&gt;&lt;number&gt;1&lt;/number&gt;&lt;edition&gt;1987/01/01&lt;/edition&gt;&lt;keywords&gt;&lt;keyword&gt;*Alkyl and Aryl Transferases&lt;/keyword&gt;&lt;keyword&gt;Cytoplasm/metabolism&lt;/keyword&gt;&lt;keyword&gt;DNA Restriction Enzymes&lt;/keyword&gt;&lt;keyword&gt;*Genes&lt;/keyword&gt;&lt;keyword&gt;*Genes, Fungal&lt;/keyword&gt;&lt;keyword&gt;Genetic Complementation Test&lt;/keyword&gt;&lt;keyword&gt;Mitochondria/metabolism&lt;/keyword&gt;&lt;keyword&gt;RNA, Transfer/*genetics/metabolism&lt;/keyword&gt;&lt;keyword&gt;Saccharomyces cerevisiae/enzymology/*genetics&lt;/keyword&gt;&lt;keyword&gt;Saccharomyces cerevisiae Proteins&lt;/keyword&gt;&lt;keyword&gt;Transferases/*genetics&lt;/keyword&gt;&lt;/keywords&gt;&lt;dates&gt;&lt;year&gt;1987&lt;/year&gt;&lt;pub-dates&gt;&lt;date&gt;Jan&lt;/date&gt;&lt;/pub-dates&gt;&lt;/dates&gt;&lt;isbn&gt;0270-7306 (Print)&amp;#xD;0270-7306&lt;/isbn&gt;&lt;accession-num&gt;3031456&lt;/accession-num&gt;&lt;urls&gt;&lt;/urls&gt;&lt;custom2&gt;PMC365054&lt;/custom2&gt;&lt;remote-database-provider&gt;NLM&lt;/remote-database-provider&gt;&lt;language&gt;eng&lt;/language&gt;&lt;/record&gt;&lt;/Cite&gt;&lt;/EndNote&gt;</w:instrText>
      </w:r>
      <w:r w:rsidR="00F802FD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10</w:t>
      </w:r>
      <w:r w:rsidR="00F802FD" w:rsidRPr="000576D3">
        <w:rPr>
          <w:color w:val="auto"/>
        </w:rPr>
        <w:fldChar w:fldCharType="end"/>
      </w:r>
      <w:r w:rsidR="00F802FD" w:rsidRPr="000576D3">
        <w:rPr>
          <w:color w:val="auto"/>
        </w:rPr>
        <w:t xml:space="preserve">, including the tyrosine </w:t>
      </w:r>
      <w:proofErr w:type="spellStart"/>
      <w:r w:rsidR="00F802FD" w:rsidRPr="000576D3">
        <w:rPr>
          <w:color w:val="auto"/>
        </w:rPr>
        <w:t>tRNA</w:t>
      </w:r>
      <w:proofErr w:type="spellEnd"/>
      <w:r w:rsidR="00F802FD" w:rsidRPr="000576D3">
        <w:rPr>
          <w:color w:val="auto"/>
        </w:rPr>
        <w:t xml:space="preserve"> and serine </w:t>
      </w:r>
      <w:proofErr w:type="spellStart"/>
      <w:r w:rsidR="00F802FD" w:rsidRPr="000576D3">
        <w:rPr>
          <w:color w:val="auto"/>
        </w:rPr>
        <w:t>t</w:t>
      </w:r>
      <w:r w:rsidR="00B12322" w:rsidRPr="000576D3">
        <w:rPr>
          <w:color w:val="auto"/>
        </w:rPr>
        <w:t>RNA</w:t>
      </w:r>
      <w:proofErr w:type="spellEnd"/>
      <w:r w:rsidR="00B12322" w:rsidRPr="000576D3">
        <w:rPr>
          <w:color w:val="auto"/>
        </w:rPr>
        <w:t xml:space="preserve"> used in this</w:t>
      </w:r>
      <w:r w:rsidR="00445B9B" w:rsidRPr="000576D3">
        <w:rPr>
          <w:color w:val="auto"/>
        </w:rPr>
        <w:t xml:space="preserve"> </w:t>
      </w:r>
      <w:r w:rsidR="00F802FD" w:rsidRPr="000576D3">
        <w:rPr>
          <w:color w:val="auto"/>
        </w:rPr>
        <w:t xml:space="preserve">study. Mod5 modifies the predicted residue in the </w:t>
      </w:r>
      <w:r w:rsidR="00251538" w:rsidRPr="000576D3">
        <w:rPr>
          <w:color w:val="auto"/>
        </w:rPr>
        <w:t>presence</w:t>
      </w:r>
      <w:r w:rsidR="00F802FD" w:rsidRPr="000576D3">
        <w:rPr>
          <w:color w:val="auto"/>
        </w:rPr>
        <w:t xml:space="preserve"> of DMAPP</w:t>
      </w:r>
      <w:r w:rsidR="00251538" w:rsidRPr="000576D3">
        <w:rPr>
          <w:color w:val="auto"/>
        </w:rPr>
        <w:t xml:space="preserve"> </w:t>
      </w:r>
      <w:r w:rsidR="00B12322" w:rsidRPr="000576D3">
        <w:rPr>
          <w:color w:val="auto"/>
        </w:rPr>
        <w:t xml:space="preserve">as is indicated by the shifted 10 </w:t>
      </w:r>
      <w:proofErr w:type="spellStart"/>
      <w:r w:rsidR="00B12322" w:rsidRPr="000576D3">
        <w:rPr>
          <w:color w:val="auto"/>
        </w:rPr>
        <w:t>nt</w:t>
      </w:r>
      <w:proofErr w:type="spellEnd"/>
      <w:r w:rsidR="00B12322" w:rsidRPr="000576D3">
        <w:rPr>
          <w:color w:val="auto"/>
        </w:rPr>
        <w:t xml:space="preserve"> AAA</w:t>
      </w:r>
      <w:r w:rsidR="00B12322" w:rsidRPr="000576D3">
        <w:rPr>
          <w:color w:val="auto"/>
          <w:vertAlign w:val="subscript"/>
        </w:rPr>
        <w:t xml:space="preserve">36-38 </w:t>
      </w:r>
      <w:r w:rsidR="00B12322" w:rsidRPr="000576D3">
        <w:rPr>
          <w:color w:val="auto"/>
        </w:rPr>
        <w:t xml:space="preserve">containing fragment in the tyrosine </w:t>
      </w:r>
      <w:proofErr w:type="spellStart"/>
      <w:r w:rsidR="00B12322" w:rsidRPr="000576D3">
        <w:rPr>
          <w:color w:val="auto"/>
        </w:rPr>
        <w:t>tRNA</w:t>
      </w:r>
      <w:proofErr w:type="spellEnd"/>
      <w:r w:rsidR="00B12322" w:rsidRPr="000576D3">
        <w:rPr>
          <w:color w:val="auto"/>
        </w:rPr>
        <w:t xml:space="preserve"> </w:t>
      </w:r>
      <w:r w:rsidR="00251538" w:rsidRPr="000576D3">
        <w:rPr>
          <w:color w:val="auto"/>
        </w:rPr>
        <w:t>(</w:t>
      </w:r>
      <w:r w:rsidR="00296769" w:rsidRPr="000576D3">
        <w:rPr>
          <w:b/>
          <w:color w:val="auto"/>
        </w:rPr>
        <w:t>Figure 2B</w:t>
      </w:r>
      <w:r w:rsidR="00251538" w:rsidRPr="000576D3">
        <w:rPr>
          <w:color w:val="auto"/>
        </w:rPr>
        <w:t>)</w:t>
      </w:r>
      <w:r w:rsidR="00F802FD" w:rsidRPr="000576D3">
        <w:rPr>
          <w:color w:val="auto"/>
        </w:rPr>
        <w:t xml:space="preserve">. </w:t>
      </w:r>
      <w:r w:rsidR="00647BAC" w:rsidRPr="000576D3">
        <w:rPr>
          <w:color w:val="auto"/>
        </w:rPr>
        <w:t>Similarly</w:t>
      </w:r>
      <w:r w:rsidR="00884E67" w:rsidRPr="000576D3">
        <w:rPr>
          <w:color w:val="auto"/>
        </w:rPr>
        <w:t>,</w:t>
      </w:r>
      <w:r w:rsidR="00647BAC" w:rsidRPr="000576D3">
        <w:rPr>
          <w:color w:val="auto"/>
        </w:rPr>
        <w:t xml:space="preserve"> when</w:t>
      </w:r>
      <w:r w:rsidR="00251538" w:rsidRPr="000576D3">
        <w:rPr>
          <w:color w:val="auto"/>
        </w:rPr>
        <w:t xml:space="preserve"> the serine </w:t>
      </w:r>
      <w:proofErr w:type="spellStart"/>
      <w:r w:rsidR="00251538" w:rsidRPr="000576D3">
        <w:rPr>
          <w:color w:val="auto"/>
        </w:rPr>
        <w:t>tRNA</w:t>
      </w:r>
      <w:proofErr w:type="spellEnd"/>
      <w:r w:rsidR="00647BAC" w:rsidRPr="000576D3">
        <w:rPr>
          <w:color w:val="auto"/>
        </w:rPr>
        <w:t xml:space="preserve"> is incubated with Mod5 and DMAPP,</w:t>
      </w:r>
      <w:r w:rsidR="00251538" w:rsidRPr="000576D3">
        <w:rPr>
          <w:color w:val="auto"/>
        </w:rPr>
        <w:t xml:space="preserve"> </w:t>
      </w:r>
      <w:r w:rsidR="00647BAC" w:rsidRPr="000576D3">
        <w:rPr>
          <w:color w:val="auto"/>
        </w:rPr>
        <w:t xml:space="preserve">a complete shift of the 10 </w:t>
      </w:r>
      <w:proofErr w:type="spellStart"/>
      <w:r w:rsidR="00647BAC" w:rsidRPr="000576D3">
        <w:rPr>
          <w:color w:val="auto"/>
        </w:rPr>
        <w:t>nt</w:t>
      </w:r>
      <w:proofErr w:type="spellEnd"/>
      <w:r w:rsidR="00647BAC" w:rsidRPr="000576D3">
        <w:rPr>
          <w:color w:val="auto"/>
        </w:rPr>
        <w:t xml:space="preserve"> AAA</w:t>
      </w:r>
      <w:r w:rsidR="00647BAC" w:rsidRPr="000576D3">
        <w:rPr>
          <w:color w:val="auto"/>
          <w:vertAlign w:val="subscript"/>
        </w:rPr>
        <w:t xml:space="preserve">36-38 </w:t>
      </w:r>
      <w:r w:rsidR="00647BAC" w:rsidRPr="000576D3">
        <w:rPr>
          <w:color w:val="auto"/>
        </w:rPr>
        <w:t>containing fragment is observed</w:t>
      </w:r>
      <w:r w:rsidR="00B12322" w:rsidRPr="000576D3">
        <w:rPr>
          <w:color w:val="auto"/>
        </w:rPr>
        <w:t xml:space="preserve"> (</w:t>
      </w:r>
      <w:r w:rsidR="00296769" w:rsidRPr="000576D3">
        <w:rPr>
          <w:b/>
          <w:color w:val="auto"/>
        </w:rPr>
        <w:t>Figure 2C</w:t>
      </w:r>
      <w:r w:rsidR="00B12322" w:rsidRPr="000576D3">
        <w:rPr>
          <w:color w:val="auto"/>
        </w:rPr>
        <w:t>)</w:t>
      </w:r>
      <w:r w:rsidR="00647BAC" w:rsidRPr="000576D3">
        <w:rPr>
          <w:color w:val="auto"/>
        </w:rPr>
        <w:t xml:space="preserve">. Interestingly, a partial shift </w:t>
      </w:r>
      <w:r w:rsidR="00CC113F" w:rsidRPr="000576D3">
        <w:rPr>
          <w:color w:val="auto"/>
        </w:rPr>
        <w:t>of</w:t>
      </w:r>
      <w:r w:rsidR="00647BAC" w:rsidRPr="000576D3">
        <w:rPr>
          <w:color w:val="auto"/>
        </w:rPr>
        <w:t xml:space="preserve"> a 7 </w:t>
      </w:r>
      <w:proofErr w:type="spellStart"/>
      <w:r w:rsidR="00647BAC" w:rsidRPr="000576D3">
        <w:rPr>
          <w:color w:val="auto"/>
        </w:rPr>
        <w:t>nt</w:t>
      </w:r>
      <w:proofErr w:type="spellEnd"/>
      <w:r w:rsidR="00647BAC" w:rsidRPr="000576D3">
        <w:rPr>
          <w:color w:val="auto"/>
        </w:rPr>
        <w:t xml:space="preserve"> fragment</w:t>
      </w:r>
      <w:r w:rsidR="00F60598" w:rsidRPr="000576D3">
        <w:rPr>
          <w:color w:val="auto"/>
        </w:rPr>
        <w:t xml:space="preserve"> is observed</w:t>
      </w:r>
      <w:r w:rsidR="00647BAC" w:rsidRPr="000576D3">
        <w:rPr>
          <w:color w:val="auto"/>
        </w:rPr>
        <w:t xml:space="preserve"> that does not contain the AAA</w:t>
      </w:r>
      <w:r w:rsidR="00647BAC" w:rsidRPr="000576D3">
        <w:rPr>
          <w:color w:val="auto"/>
          <w:vertAlign w:val="subscript"/>
        </w:rPr>
        <w:t>36-38</w:t>
      </w:r>
      <w:r w:rsidR="00647BAC" w:rsidRPr="000576D3">
        <w:rPr>
          <w:color w:val="auto"/>
        </w:rPr>
        <w:t xml:space="preserve"> (</w:t>
      </w:r>
      <w:r w:rsidR="00296769" w:rsidRPr="000576D3">
        <w:rPr>
          <w:b/>
          <w:color w:val="auto"/>
        </w:rPr>
        <w:t>Figure 2C</w:t>
      </w:r>
      <w:r w:rsidR="00647BAC" w:rsidRPr="000576D3">
        <w:rPr>
          <w:color w:val="auto"/>
        </w:rPr>
        <w:t>)</w:t>
      </w:r>
      <w:r w:rsidR="002F240C" w:rsidRPr="000576D3">
        <w:rPr>
          <w:color w:val="auto"/>
        </w:rPr>
        <w:t xml:space="preserve">. </w:t>
      </w:r>
      <w:r w:rsidR="00B60822" w:rsidRPr="000576D3">
        <w:rPr>
          <w:color w:val="auto"/>
        </w:rPr>
        <w:t>These data</w:t>
      </w:r>
      <w:r w:rsidR="00CF5CEC" w:rsidRPr="000576D3">
        <w:rPr>
          <w:color w:val="auto"/>
        </w:rPr>
        <w:t xml:space="preserve"> suggest</w:t>
      </w:r>
      <w:r w:rsidR="00C85A56" w:rsidRPr="000576D3">
        <w:rPr>
          <w:color w:val="auto"/>
        </w:rPr>
        <w:t xml:space="preserve"> that the </w:t>
      </w:r>
      <w:r w:rsidR="00CF5CEC" w:rsidRPr="000576D3">
        <w:rPr>
          <w:color w:val="auto"/>
        </w:rPr>
        <w:t>AAA</w:t>
      </w:r>
      <w:r w:rsidR="00CF5CEC" w:rsidRPr="000576D3">
        <w:rPr>
          <w:color w:val="auto"/>
          <w:vertAlign w:val="subscript"/>
        </w:rPr>
        <w:t>36-38</w:t>
      </w:r>
      <w:r w:rsidR="00CF5CEC" w:rsidRPr="000576D3">
        <w:rPr>
          <w:color w:val="auto"/>
        </w:rPr>
        <w:t xml:space="preserve"> sequence and structure </w:t>
      </w:r>
      <w:r w:rsidR="00C85A56" w:rsidRPr="000576D3">
        <w:rPr>
          <w:color w:val="auto"/>
        </w:rPr>
        <w:t xml:space="preserve">are </w:t>
      </w:r>
      <w:r w:rsidR="00CF5CEC" w:rsidRPr="000576D3">
        <w:rPr>
          <w:color w:val="auto"/>
        </w:rPr>
        <w:t xml:space="preserve">not required for Mod5 </w:t>
      </w:r>
      <w:r w:rsidR="00296769" w:rsidRPr="000576D3">
        <w:rPr>
          <w:i/>
          <w:color w:val="auto"/>
        </w:rPr>
        <w:t>in vitro</w:t>
      </w:r>
      <w:r w:rsidR="00CF5CEC" w:rsidRPr="000576D3">
        <w:rPr>
          <w:color w:val="auto"/>
        </w:rPr>
        <w:t xml:space="preserve"> activity</w:t>
      </w:r>
      <w:r w:rsidR="00C26028" w:rsidRPr="000576D3">
        <w:rPr>
          <w:color w:val="auto"/>
        </w:rPr>
        <w:t>;</w:t>
      </w:r>
      <w:r w:rsidR="00CF5CEC" w:rsidRPr="000576D3">
        <w:rPr>
          <w:color w:val="auto"/>
        </w:rPr>
        <w:t xml:space="preserve"> however, future studies using LC-MS</w:t>
      </w:r>
      <w:r w:rsidR="00977A9D" w:rsidRPr="000576D3">
        <w:rPr>
          <w:color w:val="auto"/>
        </w:rPr>
        <w:t>/MS</w:t>
      </w:r>
      <w:r w:rsidR="00CF5CEC" w:rsidRPr="000576D3">
        <w:rPr>
          <w:color w:val="auto"/>
        </w:rPr>
        <w:t xml:space="preserve"> or other methods are required to confirm the exact chemical nature of the modification.</w:t>
      </w:r>
    </w:p>
    <w:p w14:paraId="7F5815FC" w14:textId="3133E33C" w:rsidR="004A71E4" w:rsidRPr="000576D3" w:rsidRDefault="004A71E4" w:rsidP="000576D3">
      <w:pPr>
        <w:widowControl/>
        <w:rPr>
          <w:color w:val="auto"/>
        </w:rPr>
      </w:pPr>
    </w:p>
    <w:p w14:paraId="3C9083F6" w14:textId="4FB432D2" w:rsidR="00B32616" w:rsidRPr="000576D3" w:rsidRDefault="00B32616" w:rsidP="000576D3">
      <w:pPr>
        <w:widowControl/>
        <w:rPr>
          <w:color w:val="auto"/>
        </w:rPr>
      </w:pPr>
      <w:r w:rsidRPr="000576D3">
        <w:rPr>
          <w:b/>
          <w:color w:val="auto"/>
        </w:rPr>
        <w:t>FIGURE</w:t>
      </w:r>
      <w:r w:rsidR="0013621E" w:rsidRPr="000576D3">
        <w:rPr>
          <w:b/>
          <w:color w:val="auto"/>
        </w:rPr>
        <w:t xml:space="preserve"> </w:t>
      </w:r>
      <w:r w:rsidRPr="000576D3">
        <w:rPr>
          <w:b/>
          <w:color w:val="auto"/>
        </w:rPr>
        <w:t>LEGENDS:</w:t>
      </w:r>
      <w:r w:rsidRPr="000576D3">
        <w:rPr>
          <w:color w:val="auto"/>
        </w:rPr>
        <w:t xml:space="preserve"> </w:t>
      </w:r>
    </w:p>
    <w:p w14:paraId="11ADEDFF" w14:textId="77777777" w:rsidR="003B593C" w:rsidRPr="000576D3" w:rsidRDefault="003B593C" w:rsidP="000576D3">
      <w:pPr>
        <w:widowControl/>
        <w:rPr>
          <w:bCs/>
          <w:color w:val="auto"/>
        </w:rPr>
      </w:pPr>
    </w:p>
    <w:p w14:paraId="39ABE6F4" w14:textId="3D5D5369" w:rsidR="00591B0B" w:rsidRPr="000576D3" w:rsidRDefault="00296769" w:rsidP="000576D3">
      <w:pPr>
        <w:widowControl/>
        <w:rPr>
          <w:b/>
          <w:color w:val="auto"/>
        </w:rPr>
      </w:pPr>
      <w:r w:rsidRPr="000576D3">
        <w:rPr>
          <w:b/>
          <w:color w:val="auto"/>
        </w:rPr>
        <w:t>Figure 1</w:t>
      </w:r>
      <w:r w:rsidR="00682F37" w:rsidRPr="000576D3">
        <w:rPr>
          <w:b/>
          <w:color w:val="auto"/>
        </w:rPr>
        <w:t>:</w:t>
      </w:r>
      <w:r w:rsidR="00E13E22" w:rsidRPr="000576D3">
        <w:rPr>
          <w:b/>
          <w:color w:val="auto"/>
        </w:rPr>
        <w:t xml:space="preserve"> </w:t>
      </w:r>
      <w:r w:rsidR="00CC113F" w:rsidRPr="000576D3">
        <w:rPr>
          <w:b/>
          <w:color w:val="auto"/>
        </w:rPr>
        <w:t>I</w:t>
      </w:r>
      <w:r w:rsidR="00682F37" w:rsidRPr="000576D3">
        <w:rPr>
          <w:b/>
          <w:color w:val="auto"/>
        </w:rPr>
        <w:t xml:space="preserve">llustration of isopentenyl transferase </w:t>
      </w:r>
      <w:r w:rsidR="00CC113F" w:rsidRPr="000576D3">
        <w:rPr>
          <w:b/>
          <w:color w:val="auto"/>
        </w:rPr>
        <w:t xml:space="preserve">assay. </w:t>
      </w:r>
      <w:proofErr w:type="spellStart"/>
      <w:r w:rsidR="00CC113F" w:rsidRPr="000576D3">
        <w:rPr>
          <w:color w:val="auto"/>
        </w:rPr>
        <w:t>tRNA</w:t>
      </w:r>
      <w:proofErr w:type="spellEnd"/>
      <w:r w:rsidR="00183356" w:rsidRPr="000576D3">
        <w:rPr>
          <w:color w:val="auto"/>
        </w:rPr>
        <w:t xml:space="preserve">, internally labeled with </w:t>
      </w:r>
      <w:r w:rsidR="00183356" w:rsidRPr="000576D3">
        <w:rPr>
          <w:color w:val="auto"/>
          <w:vertAlign w:val="superscript"/>
        </w:rPr>
        <w:t>32</w:t>
      </w:r>
      <w:r w:rsidR="00183356" w:rsidRPr="000576D3">
        <w:rPr>
          <w:color w:val="auto"/>
        </w:rPr>
        <w:t>P-adeonsine,</w:t>
      </w:r>
      <w:r w:rsidR="005468A2" w:rsidRPr="000576D3">
        <w:rPr>
          <w:color w:val="auto"/>
        </w:rPr>
        <w:t xml:space="preserve"> is show</w:t>
      </w:r>
      <w:r w:rsidR="00EA1CCA" w:rsidRPr="000576D3">
        <w:rPr>
          <w:color w:val="auto"/>
        </w:rPr>
        <w:t>n</w:t>
      </w:r>
      <w:r w:rsidR="005468A2" w:rsidRPr="000576D3">
        <w:rPr>
          <w:color w:val="auto"/>
        </w:rPr>
        <w:t xml:space="preserve"> incubated with </w:t>
      </w:r>
      <w:r w:rsidR="005468A2" w:rsidRPr="000576D3">
        <w:rPr>
          <w:i/>
          <w:color w:val="auto"/>
        </w:rPr>
        <w:t>S. cerevisiae</w:t>
      </w:r>
      <w:r w:rsidR="005468A2" w:rsidRPr="000576D3">
        <w:rPr>
          <w:color w:val="auto"/>
        </w:rPr>
        <w:t xml:space="preserve"> </w:t>
      </w:r>
      <w:proofErr w:type="spellStart"/>
      <w:r w:rsidR="00664FFD" w:rsidRPr="000576D3">
        <w:rPr>
          <w:color w:val="auto"/>
        </w:rPr>
        <w:t>tRNA</w:t>
      </w:r>
      <w:proofErr w:type="spellEnd"/>
      <w:r w:rsidR="00664FFD" w:rsidRPr="000576D3">
        <w:rPr>
          <w:color w:val="auto"/>
        </w:rPr>
        <w:t xml:space="preserve"> </w:t>
      </w:r>
      <w:r w:rsidR="005468A2" w:rsidRPr="000576D3">
        <w:rPr>
          <w:color w:val="auto"/>
        </w:rPr>
        <w:t>isopentenyl transferase</w:t>
      </w:r>
      <w:r w:rsidR="00884E67" w:rsidRPr="000576D3">
        <w:rPr>
          <w:color w:val="auto"/>
        </w:rPr>
        <w:t xml:space="preserve"> (</w:t>
      </w:r>
      <w:r w:rsidR="005468A2" w:rsidRPr="000576D3">
        <w:rPr>
          <w:color w:val="auto"/>
        </w:rPr>
        <w:t>Mod5</w:t>
      </w:r>
      <w:r w:rsidR="00884E67" w:rsidRPr="000576D3">
        <w:rPr>
          <w:color w:val="auto"/>
        </w:rPr>
        <w:t>)</w:t>
      </w:r>
      <w:r w:rsidR="00162616" w:rsidRPr="000576D3">
        <w:rPr>
          <w:color w:val="auto"/>
        </w:rPr>
        <w:t>,</w:t>
      </w:r>
      <w:r w:rsidR="00884E67" w:rsidRPr="000576D3">
        <w:rPr>
          <w:color w:val="auto"/>
        </w:rPr>
        <w:t xml:space="preserve"> and</w:t>
      </w:r>
      <w:r w:rsidR="005468A2" w:rsidRPr="000576D3">
        <w:rPr>
          <w:color w:val="auto"/>
        </w:rPr>
        <w:t xml:space="preserve"> ATP with or without DMAPP. Positions A36-A38 are indicated adjacent to the anticodon region. </w:t>
      </w:r>
      <w:r w:rsidR="00682F37" w:rsidRPr="000576D3">
        <w:rPr>
          <w:color w:val="auto"/>
        </w:rPr>
        <w:t>Red asterisk</w:t>
      </w:r>
      <w:r w:rsidR="00EA1CCA" w:rsidRPr="000576D3">
        <w:rPr>
          <w:color w:val="auto"/>
        </w:rPr>
        <w:t>s</w:t>
      </w:r>
      <w:r w:rsidR="00682F37" w:rsidRPr="000576D3">
        <w:rPr>
          <w:color w:val="auto"/>
        </w:rPr>
        <w:t xml:space="preserve"> represent </w:t>
      </w:r>
      <w:r w:rsidR="00E13E22" w:rsidRPr="000576D3">
        <w:rPr>
          <w:color w:val="auto"/>
        </w:rPr>
        <w:t>radiolabeled</w:t>
      </w:r>
      <w:r w:rsidR="00682F37" w:rsidRPr="000576D3">
        <w:rPr>
          <w:color w:val="auto"/>
        </w:rPr>
        <w:t xml:space="preserve"> nucleotides. </w:t>
      </w:r>
      <w:r w:rsidR="005468A2" w:rsidRPr="000576D3">
        <w:rPr>
          <w:color w:val="auto"/>
        </w:rPr>
        <w:t xml:space="preserve">Following incubation, </w:t>
      </w:r>
      <w:r w:rsidR="00445B9B" w:rsidRPr="000576D3">
        <w:rPr>
          <w:color w:val="auto"/>
        </w:rPr>
        <w:t>RNAs are digested with RNase</w:t>
      </w:r>
      <w:r w:rsidR="00C85A56" w:rsidRPr="000576D3">
        <w:rPr>
          <w:color w:val="auto"/>
        </w:rPr>
        <w:t xml:space="preserve"> </w:t>
      </w:r>
      <w:r w:rsidR="00445B9B" w:rsidRPr="000576D3">
        <w:rPr>
          <w:color w:val="auto"/>
        </w:rPr>
        <w:t xml:space="preserve">T1, </w:t>
      </w:r>
      <w:r w:rsidR="005468A2" w:rsidRPr="000576D3">
        <w:rPr>
          <w:color w:val="auto"/>
        </w:rPr>
        <w:t>extracted</w:t>
      </w:r>
      <w:r w:rsidR="000621A9" w:rsidRPr="000576D3">
        <w:rPr>
          <w:color w:val="auto"/>
        </w:rPr>
        <w:t>,</w:t>
      </w:r>
      <w:r w:rsidR="00EA1CCA" w:rsidRPr="000576D3">
        <w:rPr>
          <w:color w:val="auto"/>
        </w:rPr>
        <w:t xml:space="preserve"> and </w:t>
      </w:r>
      <w:r w:rsidR="00946371" w:rsidRPr="000576D3">
        <w:rPr>
          <w:color w:val="auto"/>
        </w:rPr>
        <w:t>resolved by</w:t>
      </w:r>
      <w:r w:rsidR="00EA1CCA" w:rsidRPr="000576D3">
        <w:rPr>
          <w:color w:val="auto"/>
        </w:rPr>
        <w:t xml:space="preserve"> 20% denaturing-</w:t>
      </w:r>
      <w:r w:rsidR="005468A2" w:rsidRPr="000576D3">
        <w:rPr>
          <w:color w:val="auto"/>
        </w:rPr>
        <w:t xml:space="preserve">PAGE. </w:t>
      </w:r>
      <w:r w:rsidR="00946371" w:rsidRPr="000576D3">
        <w:rPr>
          <w:color w:val="auto"/>
        </w:rPr>
        <w:t xml:space="preserve">The transfer of an </w:t>
      </w:r>
      <w:r w:rsidR="0011592F" w:rsidRPr="000576D3">
        <w:rPr>
          <w:color w:val="auto"/>
        </w:rPr>
        <w:t>isopentenyl group</w:t>
      </w:r>
      <w:r w:rsidR="00946371" w:rsidRPr="000576D3">
        <w:rPr>
          <w:color w:val="auto"/>
        </w:rPr>
        <w:t xml:space="preserve"> from DMAPP to the </w:t>
      </w:r>
      <w:proofErr w:type="spellStart"/>
      <w:r w:rsidR="00946371" w:rsidRPr="000576D3">
        <w:rPr>
          <w:color w:val="auto"/>
        </w:rPr>
        <w:t>tRNA</w:t>
      </w:r>
      <w:proofErr w:type="spellEnd"/>
      <w:r w:rsidR="00946371" w:rsidRPr="000576D3">
        <w:rPr>
          <w:color w:val="auto"/>
        </w:rPr>
        <w:t xml:space="preserve"> </w:t>
      </w:r>
      <w:r w:rsidR="000621A9" w:rsidRPr="000576D3">
        <w:rPr>
          <w:color w:val="auto"/>
        </w:rPr>
        <w:t xml:space="preserve">is </w:t>
      </w:r>
      <w:r w:rsidR="005468A2" w:rsidRPr="000576D3">
        <w:rPr>
          <w:color w:val="auto"/>
        </w:rPr>
        <w:t xml:space="preserve">indicated by a </w:t>
      </w:r>
      <w:r w:rsidR="00946371" w:rsidRPr="000576D3">
        <w:rPr>
          <w:color w:val="auto"/>
        </w:rPr>
        <w:t xml:space="preserve">retarded </w:t>
      </w:r>
      <w:r w:rsidR="005468A2" w:rsidRPr="000576D3">
        <w:rPr>
          <w:color w:val="auto"/>
        </w:rPr>
        <w:t xml:space="preserve">band </w:t>
      </w:r>
      <w:r w:rsidR="00946371" w:rsidRPr="000576D3">
        <w:rPr>
          <w:color w:val="auto"/>
        </w:rPr>
        <w:t>during electrophoresis</w:t>
      </w:r>
      <w:r w:rsidR="005468A2" w:rsidRPr="000576D3">
        <w:rPr>
          <w:color w:val="auto"/>
        </w:rPr>
        <w:t xml:space="preserve">. </w:t>
      </w:r>
    </w:p>
    <w:p w14:paraId="224EDBD1" w14:textId="77777777" w:rsidR="00F94D03" w:rsidRPr="000576D3" w:rsidRDefault="00F94D03" w:rsidP="000576D3">
      <w:pPr>
        <w:widowControl/>
        <w:rPr>
          <w:b/>
          <w:color w:val="auto"/>
        </w:rPr>
      </w:pPr>
    </w:p>
    <w:p w14:paraId="238CC760" w14:textId="1D570C8D" w:rsidR="00591B0B" w:rsidRPr="000576D3" w:rsidRDefault="00296769" w:rsidP="000576D3">
      <w:pPr>
        <w:widowControl/>
        <w:rPr>
          <w:color w:val="auto"/>
        </w:rPr>
      </w:pPr>
      <w:r w:rsidRPr="000576D3">
        <w:rPr>
          <w:b/>
          <w:color w:val="auto"/>
        </w:rPr>
        <w:t>Figure 2</w:t>
      </w:r>
      <w:r w:rsidR="002D5A23" w:rsidRPr="000576D3">
        <w:rPr>
          <w:b/>
          <w:color w:val="auto"/>
        </w:rPr>
        <w:t xml:space="preserve">: </w:t>
      </w:r>
      <w:r w:rsidR="003E2E7C" w:rsidRPr="000576D3">
        <w:rPr>
          <w:b/>
          <w:color w:val="auto"/>
        </w:rPr>
        <w:t>RN</w:t>
      </w:r>
      <w:r w:rsidR="00591B0B" w:rsidRPr="000576D3">
        <w:rPr>
          <w:b/>
          <w:color w:val="auto"/>
        </w:rPr>
        <w:t xml:space="preserve">ase T1 digestion map </w:t>
      </w:r>
      <w:r w:rsidR="00E13E22" w:rsidRPr="000576D3">
        <w:rPr>
          <w:b/>
          <w:color w:val="auto"/>
        </w:rPr>
        <w:t>and representative results of an isopentenyl transferase assay</w:t>
      </w:r>
      <w:r w:rsidR="00591B0B" w:rsidRPr="000576D3">
        <w:rPr>
          <w:b/>
          <w:color w:val="auto"/>
        </w:rPr>
        <w:t>.</w:t>
      </w:r>
      <w:r w:rsidR="00591B0B" w:rsidRPr="000576D3">
        <w:rPr>
          <w:color w:val="auto"/>
        </w:rPr>
        <w:t xml:space="preserve"> </w:t>
      </w:r>
      <w:r w:rsidR="00E13E22" w:rsidRPr="000576D3">
        <w:rPr>
          <w:color w:val="auto"/>
        </w:rPr>
        <w:t xml:space="preserve">(A) </w:t>
      </w:r>
      <w:r w:rsidR="00591B0B" w:rsidRPr="000576D3">
        <w:rPr>
          <w:color w:val="auto"/>
        </w:rPr>
        <w:t xml:space="preserve">Black </w:t>
      </w:r>
      <w:r w:rsidR="00946371" w:rsidRPr="000576D3">
        <w:rPr>
          <w:color w:val="auto"/>
        </w:rPr>
        <w:t xml:space="preserve">triangles </w:t>
      </w:r>
      <w:r w:rsidR="00591B0B" w:rsidRPr="000576D3">
        <w:rPr>
          <w:color w:val="auto"/>
        </w:rPr>
        <w:t>represent RNase T1 cleavage sites</w:t>
      </w:r>
      <w:r w:rsidR="00445B9B" w:rsidRPr="000576D3">
        <w:rPr>
          <w:color w:val="auto"/>
        </w:rPr>
        <w:t>,</w:t>
      </w:r>
      <w:r w:rsidR="00591B0B" w:rsidRPr="000576D3">
        <w:rPr>
          <w:color w:val="auto"/>
        </w:rPr>
        <w:t xml:space="preserve"> and black lines above the </w:t>
      </w:r>
      <w:r w:rsidR="00946371" w:rsidRPr="000576D3">
        <w:rPr>
          <w:color w:val="auto"/>
        </w:rPr>
        <w:t xml:space="preserve">triangles </w:t>
      </w:r>
      <w:r w:rsidR="00591B0B" w:rsidRPr="000576D3">
        <w:rPr>
          <w:color w:val="auto"/>
        </w:rPr>
        <w:t xml:space="preserve">represent </w:t>
      </w:r>
      <w:r w:rsidR="00946371" w:rsidRPr="000576D3">
        <w:rPr>
          <w:color w:val="auto"/>
        </w:rPr>
        <w:t xml:space="preserve">resulting </w:t>
      </w:r>
      <w:r w:rsidR="00591B0B" w:rsidRPr="000576D3">
        <w:rPr>
          <w:color w:val="auto"/>
        </w:rPr>
        <w:t xml:space="preserve">fragments </w:t>
      </w:r>
      <w:r w:rsidR="00946371" w:rsidRPr="000576D3">
        <w:rPr>
          <w:color w:val="auto"/>
        </w:rPr>
        <w:t>that</w:t>
      </w:r>
      <w:r w:rsidR="00591B0B" w:rsidRPr="000576D3">
        <w:rPr>
          <w:color w:val="auto"/>
        </w:rPr>
        <w:t xml:space="preserve"> contain at least one </w:t>
      </w:r>
      <w:r w:rsidR="00591B0B" w:rsidRPr="000576D3">
        <w:rPr>
          <w:color w:val="auto"/>
          <w:vertAlign w:val="superscript"/>
        </w:rPr>
        <w:t>32</w:t>
      </w:r>
      <w:r w:rsidR="000A4483" w:rsidRPr="000576D3">
        <w:rPr>
          <w:color w:val="auto"/>
        </w:rPr>
        <w:t>P-labeled adenosine</w:t>
      </w:r>
      <w:r w:rsidR="00591B0B" w:rsidRPr="000576D3">
        <w:rPr>
          <w:color w:val="auto"/>
        </w:rPr>
        <w:t xml:space="preserve">. Grey highlighted residues </w:t>
      </w:r>
      <w:r w:rsidR="00946371" w:rsidRPr="000576D3">
        <w:rPr>
          <w:color w:val="auto"/>
        </w:rPr>
        <w:t>are</w:t>
      </w:r>
      <w:r w:rsidR="00591B0B" w:rsidRPr="000576D3">
        <w:rPr>
          <w:color w:val="auto"/>
        </w:rPr>
        <w:t xml:space="preserve"> predicted i</w:t>
      </w:r>
      <w:r w:rsidR="00591B0B" w:rsidRPr="000576D3">
        <w:rPr>
          <w:color w:val="auto"/>
          <w:vertAlign w:val="superscript"/>
        </w:rPr>
        <w:t>6</w:t>
      </w:r>
      <w:r w:rsidR="00591B0B" w:rsidRPr="000576D3">
        <w:rPr>
          <w:color w:val="auto"/>
        </w:rPr>
        <w:t>A modification sites (</w:t>
      </w:r>
      <w:r w:rsidRPr="000576D3">
        <w:rPr>
          <w:i/>
          <w:color w:val="auto"/>
        </w:rPr>
        <w:t>i.e</w:t>
      </w:r>
      <w:r w:rsidR="00C85A56" w:rsidRPr="000576D3">
        <w:rPr>
          <w:i/>
          <w:color w:val="auto"/>
        </w:rPr>
        <w:t>.,</w:t>
      </w:r>
      <w:r w:rsidR="00C85A56" w:rsidRPr="000576D3">
        <w:rPr>
          <w:color w:val="auto"/>
        </w:rPr>
        <w:t xml:space="preserve"> </w:t>
      </w:r>
      <w:r w:rsidR="00591B0B" w:rsidRPr="000576D3">
        <w:rPr>
          <w:color w:val="auto"/>
        </w:rPr>
        <w:t>A37).</w:t>
      </w:r>
      <w:r w:rsidR="00445B9B" w:rsidRPr="000576D3">
        <w:rPr>
          <w:color w:val="auto"/>
        </w:rPr>
        <w:t xml:space="preserve"> </w:t>
      </w:r>
      <w:r w:rsidR="00EA1CCA" w:rsidRPr="000576D3">
        <w:rPr>
          <w:color w:val="auto"/>
        </w:rPr>
        <w:t>(</w:t>
      </w:r>
      <w:r w:rsidR="00E13E22" w:rsidRPr="000576D3">
        <w:rPr>
          <w:color w:val="auto"/>
        </w:rPr>
        <w:t>B</w:t>
      </w:r>
      <w:r w:rsidR="00445B9B" w:rsidRPr="000576D3">
        <w:rPr>
          <w:color w:val="auto"/>
        </w:rPr>
        <w:t>) T</w:t>
      </w:r>
      <w:r w:rsidR="00EA1CCA" w:rsidRPr="000576D3">
        <w:rPr>
          <w:color w:val="auto"/>
        </w:rPr>
        <w:t xml:space="preserve">yrosine </w:t>
      </w:r>
      <w:proofErr w:type="spellStart"/>
      <w:r w:rsidR="00EA1CCA" w:rsidRPr="000576D3">
        <w:rPr>
          <w:color w:val="auto"/>
        </w:rPr>
        <w:t>tRNA</w:t>
      </w:r>
      <w:proofErr w:type="spellEnd"/>
      <w:r w:rsidR="00EA1CCA" w:rsidRPr="000576D3">
        <w:rPr>
          <w:color w:val="auto"/>
        </w:rPr>
        <w:t xml:space="preserve"> and (</w:t>
      </w:r>
      <w:r w:rsidR="00E13E22" w:rsidRPr="000576D3">
        <w:rPr>
          <w:color w:val="auto"/>
        </w:rPr>
        <w:t>C</w:t>
      </w:r>
      <w:r w:rsidR="00EA1CCA" w:rsidRPr="000576D3">
        <w:rPr>
          <w:color w:val="auto"/>
        </w:rPr>
        <w:t xml:space="preserve">) serine </w:t>
      </w:r>
      <w:proofErr w:type="spellStart"/>
      <w:r w:rsidR="00EA1CCA" w:rsidRPr="000576D3">
        <w:rPr>
          <w:color w:val="auto"/>
        </w:rPr>
        <w:t>tRNA</w:t>
      </w:r>
      <w:proofErr w:type="spellEnd"/>
      <w:r w:rsidR="000A4483" w:rsidRPr="000576D3">
        <w:rPr>
          <w:color w:val="auto"/>
        </w:rPr>
        <w:t xml:space="preserve"> </w:t>
      </w:r>
      <w:r w:rsidR="00EA1CCA" w:rsidRPr="000576D3">
        <w:rPr>
          <w:color w:val="auto"/>
        </w:rPr>
        <w:t xml:space="preserve">were </w:t>
      </w:r>
      <w:r w:rsidR="000A4483" w:rsidRPr="000576D3">
        <w:rPr>
          <w:color w:val="auto"/>
        </w:rPr>
        <w:t xml:space="preserve">internally labeled with </w:t>
      </w:r>
      <w:r w:rsidR="000A4483" w:rsidRPr="000576D3">
        <w:rPr>
          <w:color w:val="auto"/>
          <w:vertAlign w:val="superscript"/>
        </w:rPr>
        <w:t>32</w:t>
      </w:r>
      <w:r w:rsidR="000A4483" w:rsidRPr="000576D3">
        <w:rPr>
          <w:color w:val="auto"/>
        </w:rPr>
        <w:t>P-</w:t>
      </w:r>
      <w:r w:rsidR="00682F37" w:rsidRPr="000576D3">
        <w:rPr>
          <w:color w:val="auto"/>
        </w:rPr>
        <w:t>adenosine</w:t>
      </w:r>
      <w:r w:rsidR="000A4483" w:rsidRPr="000576D3">
        <w:rPr>
          <w:color w:val="auto"/>
        </w:rPr>
        <w:t xml:space="preserve">. The </w:t>
      </w:r>
      <w:r w:rsidR="000A4483" w:rsidRPr="000576D3">
        <w:rPr>
          <w:i/>
          <w:color w:val="auto"/>
        </w:rPr>
        <w:t xml:space="preserve">S. cerevisiae </w:t>
      </w:r>
      <w:r w:rsidR="000A4483" w:rsidRPr="000576D3">
        <w:rPr>
          <w:color w:val="auto"/>
        </w:rPr>
        <w:t>i</w:t>
      </w:r>
      <w:r w:rsidR="00EA1CCA" w:rsidRPr="000576D3">
        <w:rPr>
          <w:color w:val="auto"/>
        </w:rPr>
        <w:t>sopentenyl transferase, Mod5, was</w:t>
      </w:r>
      <w:r w:rsidR="000A4483" w:rsidRPr="000576D3">
        <w:rPr>
          <w:color w:val="auto"/>
        </w:rPr>
        <w:t xml:space="preserve"> incubated with each RNA in the presence or absence</w:t>
      </w:r>
      <w:r w:rsidR="00EA1CCA" w:rsidRPr="000576D3">
        <w:rPr>
          <w:color w:val="auto"/>
        </w:rPr>
        <w:t xml:space="preserve"> of DMAPP</w:t>
      </w:r>
      <w:r w:rsidR="000A4483" w:rsidRPr="000576D3">
        <w:rPr>
          <w:color w:val="auto"/>
        </w:rPr>
        <w:t xml:space="preserve">. The RNAs were then </w:t>
      </w:r>
      <w:r w:rsidR="004A7CB6" w:rsidRPr="000576D3">
        <w:rPr>
          <w:color w:val="auto"/>
        </w:rPr>
        <w:t>digested with</w:t>
      </w:r>
      <w:r w:rsidR="000A4483" w:rsidRPr="000576D3">
        <w:rPr>
          <w:color w:val="auto"/>
        </w:rPr>
        <w:t xml:space="preserve"> RNase T1 and </w:t>
      </w:r>
      <w:r w:rsidR="004A7CB6" w:rsidRPr="000576D3">
        <w:rPr>
          <w:color w:val="auto"/>
        </w:rPr>
        <w:t xml:space="preserve">resolved </w:t>
      </w:r>
      <w:r w:rsidR="00EA1CCA" w:rsidRPr="000576D3">
        <w:rPr>
          <w:color w:val="auto"/>
        </w:rPr>
        <w:t>on denaturing-</w:t>
      </w:r>
      <w:r w:rsidR="002D5A23" w:rsidRPr="000576D3">
        <w:rPr>
          <w:color w:val="auto"/>
        </w:rPr>
        <w:t xml:space="preserve">PAGE. </w:t>
      </w:r>
      <w:r w:rsidR="004A7CB6" w:rsidRPr="000576D3">
        <w:rPr>
          <w:color w:val="auto"/>
        </w:rPr>
        <w:t>S</w:t>
      </w:r>
      <w:r w:rsidR="000A4483" w:rsidRPr="000576D3">
        <w:rPr>
          <w:color w:val="auto"/>
        </w:rPr>
        <w:t>hifte</w:t>
      </w:r>
      <w:r w:rsidR="002D5A23" w:rsidRPr="000576D3">
        <w:rPr>
          <w:color w:val="auto"/>
        </w:rPr>
        <w:t>d</w:t>
      </w:r>
      <w:r w:rsidR="004A7CB6" w:rsidRPr="000576D3">
        <w:rPr>
          <w:color w:val="auto"/>
        </w:rPr>
        <w:t xml:space="preserve"> bands dependent on</w:t>
      </w:r>
      <w:r w:rsidR="002D5A23" w:rsidRPr="000576D3">
        <w:rPr>
          <w:color w:val="auto"/>
        </w:rPr>
        <w:t xml:space="preserve"> DMAPP indicate</w:t>
      </w:r>
      <w:r w:rsidR="000A4483" w:rsidRPr="000576D3">
        <w:rPr>
          <w:color w:val="auto"/>
        </w:rPr>
        <w:t xml:space="preserve"> </w:t>
      </w:r>
      <w:r w:rsidR="00EA1CCA" w:rsidRPr="000576D3">
        <w:rPr>
          <w:color w:val="auto"/>
        </w:rPr>
        <w:lastRenderedPageBreak/>
        <w:t>the presence of a modified RNA residue</w:t>
      </w:r>
      <w:r w:rsidR="000A4483" w:rsidRPr="000576D3">
        <w:rPr>
          <w:color w:val="auto"/>
        </w:rPr>
        <w:t>. The predicted modification site</w:t>
      </w:r>
      <w:r w:rsidR="00C85A56" w:rsidRPr="000576D3">
        <w:rPr>
          <w:color w:val="auto"/>
        </w:rPr>
        <w:t>,</w:t>
      </w:r>
      <w:r w:rsidR="000A4483" w:rsidRPr="000576D3">
        <w:rPr>
          <w:color w:val="auto"/>
        </w:rPr>
        <w:t xml:space="preserve"> A37</w:t>
      </w:r>
      <w:r w:rsidR="00C85A56" w:rsidRPr="000576D3">
        <w:rPr>
          <w:color w:val="auto"/>
        </w:rPr>
        <w:t>,</w:t>
      </w:r>
      <w:r w:rsidR="000A4483" w:rsidRPr="000576D3">
        <w:rPr>
          <w:color w:val="auto"/>
        </w:rPr>
        <w:t xml:space="preserve"> is underlined</w:t>
      </w:r>
      <w:r w:rsidR="00F843AA" w:rsidRPr="000576D3">
        <w:rPr>
          <w:color w:val="auto"/>
        </w:rPr>
        <w:t>,</w:t>
      </w:r>
      <w:r w:rsidR="000A4483" w:rsidRPr="000576D3">
        <w:rPr>
          <w:color w:val="auto"/>
        </w:rPr>
        <w:t xml:space="preserve"> and modified A37 residues are indicated with an asterisk.</w:t>
      </w:r>
      <w:r w:rsidR="00C024B5" w:rsidRPr="000576D3">
        <w:rPr>
          <w:color w:val="auto"/>
        </w:rPr>
        <w:t xml:space="preserve"> An</w:t>
      </w:r>
      <w:r w:rsidR="000A4483" w:rsidRPr="000576D3">
        <w:rPr>
          <w:color w:val="auto"/>
        </w:rPr>
        <w:t xml:space="preserve"> </w:t>
      </w:r>
      <w:r w:rsidR="00C024B5" w:rsidRPr="000576D3">
        <w:rPr>
          <w:color w:val="auto"/>
        </w:rPr>
        <w:t>u</w:t>
      </w:r>
      <w:r w:rsidR="000A4483" w:rsidRPr="000576D3">
        <w:rPr>
          <w:color w:val="auto"/>
        </w:rPr>
        <w:t>n</w:t>
      </w:r>
      <w:r w:rsidR="00AB473C" w:rsidRPr="000576D3">
        <w:rPr>
          <w:color w:val="auto"/>
        </w:rPr>
        <w:t xml:space="preserve">anticipated </w:t>
      </w:r>
      <w:r w:rsidR="00C024B5" w:rsidRPr="000576D3">
        <w:rPr>
          <w:color w:val="auto"/>
        </w:rPr>
        <w:t xml:space="preserve">and novel </w:t>
      </w:r>
      <w:r w:rsidR="000A4483" w:rsidRPr="000576D3">
        <w:rPr>
          <w:color w:val="auto"/>
        </w:rPr>
        <w:t>modification site</w:t>
      </w:r>
      <w:r w:rsidR="00C024B5" w:rsidRPr="000576D3">
        <w:rPr>
          <w:color w:val="auto"/>
        </w:rPr>
        <w:t xml:space="preserve"> is </w:t>
      </w:r>
      <w:r w:rsidR="000A4483" w:rsidRPr="000576D3">
        <w:rPr>
          <w:color w:val="auto"/>
        </w:rPr>
        <w:t>i</w:t>
      </w:r>
      <w:r w:rsidR="00EA1CCA" w:rsidRPr="000576D3">
        <w:rPr>
          <w:color w:val="auto"/>
        </w:rPr>
        <w:t>dentified and indicated as “i</w:t>
      </w:r>
      <w:r w:rsidR="00EA1CCA" w:rsidRPr="000576D3">
        <w:rPr>
          <w:color w:val="auto"/>
          <w:vertAlign w:val="superscript"/>
        </w:rPr>
        <w:t>6</w:t>
      </w:r>
      <w:r w:rsidR="00EA1CCA" w:rsidRPr="000576D3">
        <w:rPr>
          <w:color w:val="auto"/>
        </w:rPr>
        <w:t>A?”</w:t>
      </w:r>
      <w:r w:rsidR="000A4483" w:rsidRPr="000576D3">
        <w:rPr>
          <w:color w:val="auto"/>
        </w:rPr>
        <w:t>.</w:t>
      </w:r>
      <w:r w:rsidR="00D707DB" w:rsidRPr="000576D3">
        <w:rPr>
          <w:color w:val="auto"/>
        </w:rPr>
        <w:t xml:space="preserve"> </w:t>
      </w:r>
      <w:r w:rsidR="00C10DA2" w:rsidRPr="000576D3">
        <w:rPr>
          <w:color w:val="auto"/>
        </w:rPr>
        <w:t xml:space="preserve">This figure has been modified </w:t>
      </w:r>
      <w:r w:rsidR="00946371" w:rsidRPr="000576D3">
        <w:rPr>
          <w:color w:val="auto"/>
        </w:rPr>
        <w:t xml:space="preserve">from </w:t>
      </w:r>
      <w:r w:rsidR="00D04EE9" w:rsidRPr="000576D3">
        <w:rPr>
          <w:color w:val="auto"/>
        </w:rPr>
        <w:t>Read</w:t>
      </w:r>
      <w:r w:rsidRPr="000576D3">
        <w:rPr>
          <w:i/>
          <w:color w:val="auto"/>
        </w:rPr>
        <w:t xml:space="preserve"> et al.</w:t>
      </w:r>
      <w:r w:rsidR="00C10DA2" w:rsidRPr="000576D3">
        <w:rPr>
          <w:color w:val="auto"/>
        </w:rPr>
        <w:t xml:space="preserve"> </w:t>
      </w:r>
      <w:r w:rsidR="00946371" w:rsidRPr="000576D3">
        <w:rPr>
          <w:color w:val="auto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946371" w:rsidRPr="000576D3">
        <w:rPr>
          <w:color w:val="auto"/>
        </w:rPr>
        <w:instrText xml:space="preserve"> ADDIN EN.CITE </w:instrText>
      </w:r>
      <w:r w:rsidR="00946371" w:rsidRPr="000576D3">
        <w:rPr>
          <w:color w:val="auto"/>
        </w:rPr>
        <w:fldChar w:fldCharType="begin">
          <w:fldData xml:space="preserve">PEVuZE5vdGU+PENpdGU+PEF1dGhvcj5SZWFkPC9BdXRob3I+PFllYXI+MjAxNzwvWWVhcj48UmVj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</w:fldData>
        </w:fldChar>
      </w:r>
      <w:r w:rsidR="00946371" w:rsidRPr="000576D3">
        <w:rPr>
          <w:color w:val="auto"/>
        </w:rPr>
        <w:instrText xml:space="preserve"> ADDIN EN.CITE.DATA </w:instrText>
      </w:r>
      <w:r w:rsidR="00946371" w:rsidRPr="000576D3">
        <w:rPr>
          <w:color w:val="auto"/>
        </w:rPr>
      </w:r>
      <w:r w:rsidR="00946371" w:rsidRPr="000576D3">
        <w:rPr>
          <w:color w:val="auto"/>
        </w:rPr>
        <w:fldChar w:fldCharType="end"/>
      </w:r>
      <w:r w:rsidR="00946371" w:rsidRPr="000576D3">
        <w:rPr>
          <w:color w:val="auto"/>
        </w:rPr>
      </w:r>
      <w:r w:rsidR="00946371" w:rsidRPr="000576D3">
        <w:rPr>
          <w:color w:val="auto"/>
        </w:rPr>
        <w:fldChar w:fldCharType="separate"/>
      </w:r>
      <w:r w:rsidR="00946371" w:rsidRPr="000576D3">
        <w:rPr>
          <w:color w:val="auto"/>
          <w:vertAlign w:val="superscript"/>
        </w:rPr>
        <w:t>24</w:t>
      </w:r>
      <w:r w:rsidR="00946371" w:rsidRPr="000576D3">
        <w:rPr>
          <w:color w:val="auto"/>
        </w:rPr>
        <w:fldChar w:fldCharType="end"/>
      </w:r>
      <w:r w:rsidR="00D04EE9" w:rsidRPr="000576D3">
        <w:rPr>
          <w:color w:val="auto"/>
        </w:rPr>
        <w:t xml:space="preserve"> with permission.</w:t>
      </w:r>
    </w:p>
    <w:p w14:paraId="53E6AA7E" w14:textId="77777777" w:rsidR="000A4483" w:rsidRPr="000576D3" w:rsidRDefault="000A4483" w:rsidP="000576D3">
      <w:pPr>
        <w:widowControl/>
        <w:rPr>
          <w:color w:val="auto"/>
        </w:rPr>
      </w:pPr>
    </w:p>
    <w:p w14:paraId="64B8CF78" w14:textId="1D63D881" w:rsidR="006305D7" w:rsidRPr="000576D3" w:rsidRDefault="006305D7" w:rsidP="000576D3">
      <w:pPr>
        <w:widowControl/>
        <w:rPr>
          <w:b/>
          <w:color w:val="auto"/>
        </w:rPr>
      </w:pPr>
      <w:r w:rsidRPr="000576D3">
        <w:rPr>
          <w:b/>
          <w:color w:val="auto"/>
        </w:rPr>
        <w:t>DISCUSSION</w:t>
      </w:r>
      <w:r w:rsidRPr="000576D3">
        <w:rPr>
          <w:b/>
          <w:bCs/>
          <w:color w:val="auto"/>
        </w:rPr>
        <w:t xml:space="preserve">: </w:t>
      </w:r>
    </w:p>
    <w:p w14:paraId="1AD12641" w14:textId="23E2F7BA" w:rsidR="00FC2DD7" w:rsidRPr="000576D3" w:rsidRDefault="00FC2DD7" w:rsidP="000576D3">
      <w:pPr>
        <w:widowControl/>
        <w:rPr>
          <w:color w:val="auto"/>
        </w:rPr>
      </w:pPr>
      <w:r w:rsidRPr="000576D3">
        <w:rPr>
          <w:color w:val="auto"/>
        </w:rPr>
        <w:t xml:space="preserve">RNA modifications </w:t>
      </w:r>
      <w:r w:rsidR="006C2795" w:rsidRPr="000576D3">
        <w:rPr>
          <w:color w:val="auto"/>
        </w:rPr>
        <w:t xml:space="preserve">continue to be shown to </w:t>
      </w:r>
      <w:r w:rsidRPr="000576D3">
        <w:rPr>
          <w:color w:val="auto"/>
        </w:rPr>
        <w:t>play</w:t>
      </w:r>
      <w:r w:rsidR="006C2795" w:rsidRPr="000576D3">
        <w:rPr>
          <w:color w:val="auto"/>
        </w:rPr>
        <w:t xml:space="preserve"> ever more</w:t>
      </w:r>
      <w:r w:rsidRPr="000576D3">
        <w:rPr>
          <w:color w:val="auto"/>
        </w:rPr>
        <w:t xml:space="preserve"> </w:t>
      </w:r>
      <w:r w:rsidR="00896410" w:rsidRPr="000576D3">
        <w:rPr>
          <w:color w:val="auto"/>
        </w:rPr>
        <w:t xml:space="preserve">important and </w:t>
      </w:r>
      <w:r w:rsidR="00EA1CCA" w:rsidRPr="000576D3">
        <w:rPr>
          <w:color w:val="auto"/>
        </w:rPr>
        <w:t xml:space="preserve">diverse roles </w:t>
      </w:r>
      <w:r w:rsidRPr="000576D3">
        <w:rPr>
          <w:color w:val="auto"/>
        </w:rPr>
        <w:t>in ce</w:t>
      </w:r>
      <w:r w:rsidR="00896410" w:rsidRPr="000576D3">
        <w:rPr>
          <w:color w:val="auto"/>
        </w:rPr>
        <w:t>llular and organismal function</w:t>
      </w:r>
      <w:r w:rsidRPr="000576D3">
        <w:rPr>
          <w:color w:val="auto"/>
        </w:rPr>
        <w:t xml:space="preserve">. </w:t>
      </w:r>
      <w:r w:rsidR="006C2795" w:rsidRPr="000576D3">
        <w:rPr>
          <w:color w:val="auto"/>
        </w:rPr>
        <w:t xml:space="preserve">As such, the development of assays to </w:t>
      </w:r>
      <w:r w:rsidR="0011592F" w:rsidRPr="000576D3">
        <w:rPr>
          <w:color w:val="auto"/>
        </w:rPr>
        <w:t xml:space="preserve">interrogate </w:t>
      </w:r>
      <w:r w:rsidR="003429D3" w:rsidRPr="000576D3">
        <w:rPr>
          <w:color w:val="auto"/>
        </w:rPr>
        <w:t xml:space="preserve">RNA modifying enzymes </w:t>
      </w:r>
      <w:r w:rsidRPr="000576D3">
        <w:rPr>
          <w:color w:val="auto"/>
        </w:rPr>
        <w:t>is central to</w:t>
      </w:r>
      <w:r w:rsidR="006C2795" w:rsidRPr="000576D3">
        <w:rPr>
          <w:color w:val="auto"/>
        </w:rPr>
        <w:t xml:space="preserve"> better understanding </w:t>
      </w:r>
      <w:r w:rsidR="00B33B1F" w:rsidRPr="000576D3">
        <w:rPr>
          <w:color w:val="auto"/>
        </w:rPr>
        <w:t xml:space="preserve">the </w:t>
      </w:r>
      <w:r w:rsidR="006C2795" w:rsidRPr="000576D3">
        <w:rPr>
          <w:color w:val="auto"/>
        </w:rPr>
        <w:t>fundamental aspects of biology</w:t>
      </w:r>
      <w:r w:rsidRPr="000576D3">
        <w:rPr>
          <w:color w:val="auto"/>
        </w:rPr>
        <w:t xml:space="preserve">. This protocol describes a high-resolution </w:t>
      </w:r>
      <w:r w:rsidR="00296769" w:rsidRPr="000576D3">
        <w:rPr>
          <w:i/>
          <w:color w:val="auto"/>
        </w:rPr>
        <w:t>in vitro</w:t>
      </w:r>
      <w:r w:rsidRPr="000576D3">
        <w:rPr>
          <w:color w:val="auto"/>
        </w:rPr>
        <w:t xml:space="preserve"> assay to characterize the </w:t>
      </w:r>
      <w:proofErr w:type="spellStart"/>
      <w:r w:rsidRPr="000576D3">
        <w:rPr>
          <w:color w:val="auto"/>
        </w:rPr>
        <w:t>tRNA</w:t>
      </w:r>
      <w:proofErr w:type="spellEnd"/>
      <w:r w:rsidRPr="000576D3">
        <w:rPr>
          <w:color w:val="auto"/>
        </w:rPr>
        <w:t xml:space="preserve"> modification activity of</w:t>
      </w:r>
      <w:r w:rsidR="00950C94" w:rsidRPr="000576D3">
        <w:rPr>
          <w:color w:val="auto"/>
        </w:rPr>
        <w:t xml:space="preserve"> Mod5</w:t>
      </w:r>
      <w:r w:rsidRPr="000576D3">
        <w:rPr>
          <w:color w:val="auto"/>
        </w:rPr>
        <w:t>.</w:t>
      </w:r>
    </w:p>
    <w:p w14:paraId="3154EC88" w14:textId="08621FB4" w:rsidR="00BE3FAD" w:rsidRPr="000576D3" w:rsidRDefault="00BE3FAD" w:rsidP="000576D3">
      <w:pPr>
        <w:widowControl/>
        <w:rPr>
          <w:color w:val="auto"/>
        </w:rPr>
      </w:pPr>
    </w:p>
    <w:p w14:paraId="22A6180E" w14:textId="6845B885" w:rsidR="00BE3FAD" w:rsidRPr="000576D3" w:rsidRDefault="00A5334F" w:rsidP="000576D3">
      <w:pPr>
        <w:widowControl/>
        <w:rPr>
          <w:color w:val="auto"/>
        </w:rPr>
      </w:pPr>
      <w:r w:rsidRPr="000576D3">
        <w:rPr>
          <w:color w:val="auto"/>
        </w:rPr>
        <w:t xml:space="preserve">This protocol has the distinct </w:t>
      </w:r>
      <w:r w:rsidR="00896410" w:rsidRPr="000576D3">
        <w:rPr>
          <w:color w:val="auto"/>
        </w:rPr>
        <w:t xml:space="preserve">advantage </w:t>
      </w:r>
      <w:r w:rsidRPr="000576D3">
        <w:rPr>
          <w:color w:val="auto"/>
        </w:rPr>
        <w:t>of providing a direct</w:t>
      </w:r>
      <w:r w:rsidR="00445B9B" w:rsidRPr="000576D3">
        <w:rPr>
          <w:color w:val="auto"/>
        </w:rPr>
        <w:t>,</w:t>
      </w:r>
      <w:r w:rsidRPr="000576D3">
        <w:rPr>
          <w:color w:val="auto"/>
        </w:rPr>
        <w:t xml:space="preserve"> </w:t>
      </w:r>
      <w:r w:rsidR="00B33B1F" w:rsidRPr="000576D3">
        <w:rPr>
          <w:color w:val="auto"/>
        </w:rPr>
        <w:t xml:space="preserve">and </w:t>
      </w:r>
      <w:r w:rsidR="006C2795" w:rsidRPr="000576D3">
        <w:rPr>
          <w:color w:val="auto"/>
        </w:rPr>
        <w:t xml:space="preserve">easily interpretable </w:t>
      </w:r>
      <w:r w:rsidRPr="000576D3">
        <w:rPr>
          <w:color w:val="auto"/>
        </w:rPr>
        <w:t>readout of</w:t>
      </w:r>
      <w:r w:rsidR="006C2795" w:rsidRPr="000576D3">
        <w:rPr>
          <w:color w:val="auto"/>
        </w:rPr>
        <w:t xml:space="preserve"> </w:t>
      </w:r>
      <w:proofErr w:type="spellStart"/>
      <w:r w:rsidR="006C2795" w:rsidRPr="000576D3">
        <w:rPr>
          <w:color w:val="auto"/>
        </w:rPr>
        <w:t>isopentenylation</w:t>
      </w:r>
      <w:proofErr w:type="spellEnd"/>
      <w:r w:rsidRPr="000576D3">
        <w:rPr>
          <w:color w:val="auto"/>
        </w:rPr>
        <w:t>. The</w:t>
      </w:r>
      <w:r w:rsidR="00162616" w:rsidRPr="000576D3">
        <w:rPr>
          <w:color w:val="auto"/>
        </w:rPr>
        <w:t xml:space="preserve"> </w:t>
      </w:r>
      <w:r w:rsidRPr="000576D3">
        <w:rPr>
          <w:color w:val="auto"/>
        </w:rPr>
        <w:t xml:space="preserve">protocol </w:t>
      </w:r>
      <w:r w:rsidR="006C2795" w:rsidRPr="000576D3">
        <w:rPr>
          <w:color w:val="auto"/>
        </w:rPr>
        <w:t xml:space="preserve">described </w:t>
      </w:r>
      <w:r w:rsidRPr="000576D3">
        <w:rPr>
          <w:color w:val="auto"/>
        </w:rPr>
        <w:t>allows for robust biochemical characterization</w:t>
      </w:r>
      <w:r w:rsidR="000F5E11" w:rsidRPr="000576D3">
        <w:rPr>
          <w:color w:val="auto"/>
        </w:rPr>
        <w:t xml:space="preserve"> of </w:t>
      </w:r>
      <w:r w:rsidR="006C2795" w:rsidRPr="000576D3">
        <w:rPr>
          <w:color w:val="auto"/>
        </w:rPr>
        <w:t>isopentenyl transferases</w:t>
      </w:r>
      <w:r w:rsidR="000F5E11" w:rsidRPr="000576D3">
        <w:rPr>
          <w:color w:val="auto"/>
        </w:rPr>
        <w:t>.</w:t>
      </w:r>
      <w:r w:rsidRPr="000576D3">
        <w:rPr>
          <w:color w:val="auto"/>
        </w:rPr>
        <w:t xml:space="preserve"> Furthermore, </w:t>
      </w:r>
      <w:r w:rsidR="000F5E11" w:rsidRPr="000576D3">
        <w:rPr>
          <w:color w:val="auto"/>
        </w:rPr>
        <w:t xml:space="preserve">this system can be used with </w:t>
      </w:r>
      <w:r w:rsidRPr="000576D3">
        <w:rPr>
          <w:color w:val="auto"/>
        </w:rPr>
        <w:t>enzyme</w:t>
      </w:r>
      <w:r w:rsidR="00DB55D5" w:rsidRPr="000576D3">
        <w:rPr>
          <w:color w:val="auto"/>
        </w:rPr>
        <w:t xml:space="preserve"> variants</w:t>
      </w:r>
      <w:r w:rsidRPr="000576D3">
        <w:rPr>
          <w:color w:val="auto"/>
        </w:rPr>
        <w:t xml:space="preserve"> </w:t>
      </w:r>
      <w:r w:rsidR="00AB473C" w:rsidRPr="000576D3">
        <w:rPr>
          <w:color w:val="auto"/>
        </w:rPr>
        <w:t xml:space="preserve">or </w:t>
      </w:r>
      <w:r w:rsidR="00B91933" w:rsidRPr="000576D3">
        <w:rPr>
          <w:color w:val="auto"/>
        </w:rPr>
        <w:t xml:space="preserve">modified </w:t>
      </w:r>
      <w:r w:rsidR="00AB473C" w:rsidRPr="000576D3">
        <w:rPr>
          <w:color w:val="auto"/>
        </w:rPr>
        <w:t>RNA substrates</w:t>
      </w:r>
      <w:r w:rsidR="00884E67" w:rsidRPr="000576D3">
        <w:rPr>
          <w:color w:val="auto"/>
        </w:rPr>
        <w:t xml:space="preserve">, </w:t>
      </w:r>
      <w:r w:rsidRPr="000576D3">
        <w:rPr>
          <w:color w:val="auto"/>
        </w:rPr>
        <w:t>al</w:t>
      </w:r>
      <w:r w:rsidR="00DE0491" w:rsidRPr="000576D3">
        <w:rPr>
          <w:color w:val="auto"/>
        </w:rPr>
        <w:t>lowing for direct determination of</w:t>
      </w:r>
      <w:r w:rsidRPr="000576D3">
        <w:rPr>
          <w:color w:val="auto"/>
        </w:rPr>
        <w:t xml:space="preserve"> roles </w:t>
      </w:r>
      <w:r w:rsidR="00B33B1F" w:rsidRPr="000576D3">
        <w:rPr>
          <w:color w:val="auto"/>
        </w:rPr>
        <w:t xml:space="preserve">that </w:t>
      </w:r>
      <w:r w:rsidRPr="000576D3">
        <w:rPr>
          <w:color w:val="auto"/>
        </w:rPr>
        <w:t xml:space="preserve">specific </w:t>
      </w:r>
      <w:r w:rsidR="00B91933" w:rsidRPr="000576D3">
        <w:rPr>
          <w:color w:val="auto"/>
        </w:rPr>
        <w:t>residues</w:t>
      </w:r>
      <w:r w:rsidRPr="000576D3">
        <w:rPr>
          <w:color w:val="auto"/>
        </w:rPr>
        <w:t xml:space="preserve"> or domains have </w:t>
      </w:r>
      <w:r w:rsidR="000F5E11" w:rsidRPr="000576D3">
        <w:rPr>
          <w:color w:val="auto"/>
        </w:rPr>
        <w:t xml:space="preserve">on </w:t>
      </w:r>
      <w:r w:rsidR="002E2638" w:rsidRPr="000576D3">
        <w:rPr>
          <w:color w:val="auto"/>
        </w:rPr>
        <w:t>modification.</w:t>
      </w:r>
      <w:r w:rsidRPr="000576D3">
        <w:rPr>
          <w:color w:val="auto"/>
        </w:rPr>
        <w:t xml:space="preserve"> </w:t>
      </w:r>
      <w:r w:rsidR="000F5E11" w:rsidRPr="000576D3">
        <w:rPr>
          <w:color w:val="auto"/>
        </w:rPr>
        <w:t>To</w:t>
      </w:r>
      <w:r w:rsidR="00DE0491" w:rsidRPr="000576D3">
        <w:rPr>
          <w:color w:val="auto"/>
        </w:rPr>
        <w:t xml:space="preserve"> gain </w:t>
      </w:r>
      <w:r w:rsidR="00DB55D5" w:rsidRPr="000576D3">
        <w:rPr>
          <w:color w:val="auto"/>
        </w:rPr>
        <w:t xml:space="preserve">even </w:t>
      </w:r>
      <w:r w:rsidR="00DE0491" w:rsidRPr="000576D3">
        <w:rPr>
          <w:color w:val="auto"/>
        </w:rPr>
        <w:t xml:space="preserve">greater </w:t>
      </w:r>
      <w:r w:rsidR="000F5E11" w:rsidRPr="000576D3">
        <w:rPr>
          <w:color w:val="auto"/>
        </w:rPr>
        <w:t>resolution</w:t>
      </w:r>
      <w:r w:rsidR="00DE0491" w:rsidRPr="000576D3">
        <w:rPr>
          <w:color w:val="auto"/>
        </w:rPr>
        <w:t xml:space="preserve">, this protocol could </w:t>
      </w:r>
      <w:r w:rsidR="00DB55D5" w:rsidRPr="000576D3">
        <w:rPr>
          <w:color w:val="auto"/>
        </w:rPr>
        <w:t xml:space="preserve">readily </w:t>
      </w:r>
      <w:r w:rsidR="00DE0491" w:rsidRPr="000576D3">
        <w:rPr>
          <w:color w:val="auto"/>
        </w:rPr>
        <w:t>be adapted to include parallel digestions with other RNases, such as</w:t>
      </w:r>
      <w:r w:rsidR="0065040E" w:rsidRPr="000576D3">
        <w:rPr>
          <w:color w:val="auto"/>
        </w:rPr>
        <w:t xml:space="preserve"> RNase P1 and/or</w:t>
      </w:r>
      <w:r w:rsidR="00DE0491" w:rsidRPr="000576D3">
        <w:rPr>
          <w:color w:val="auto"/>
        </w:rPr>
        <w:t xml:space="preserve"> </w:t>
      </w:r>
      <w:r w:rsidR="000F5E11" w:rsidRPr="000576D3">
        <w:rPr>
          <w:color w:val="auto"/>
        </w:rPr>
        <w:t>RNase</w:t>
      </w:r>
      <w:r w:rsidR="00DE01F9" w:rsidRPr="000576D3">
        <w:rPr>
          <w:color w:val="auto"/>
        </w:rPr>
        <w:t xml:space="preserve"> A</w:t>
      </w:r>
      <w:r w:rsidR="00C85A56" w:rsidRPr="000576D3">
        <w:rPr>
          <w:color w:val="auto"/>
        </w:rPr>
        <w:t>,</w:t>
      </w:r>
      <w:r w:rsidR="000F5E11" w:rsidRPr="000576D3">
        <w:rPr>
          <w:color w:val="auto"/>
        </w:rPr>
        <w:t xml:space="preserve"> </w:t>
      </w:r>
      <w:r w:rsidR="00DE01F9" w:rsidRPr="000576D3">
        <w:rPr>
          <w:color w:val="auto"/>
        </w:rPr>
        <w:t>which cleave</w:t>
      </w:r>
      <w:r w:rsidR="0065040E" w:rsidRPr="000576D3">
        <w:rPr>
          <w:color w:val="auto"/>
        </w:rPr>
        <w:t xml:space="preserve"> at all four nucleotides or</w:t>
      </w:r>
      <w:r w:rsidR="00DE01F9" w:rsidRPr="000576D3">
        <w:rPr>
          <w:color w:val="auto"/>
        </w:rPr>
        <w:t xml:space="preserve"> at C and U</w:t>
      </w:r>
      <w:r w:rsidR="0065040E" w:rsidRPr="000576D3">
        <w:rPr>
          <w:color w:val="auto"/>
        </w:rPr>
        <w:t>, respectively</w:t>
      </w:r>
      <w:r w:rsidR="00DE0491" w:rsidRPr="000576D3">
        <w:rPr>
          <w:color w:val="auto"/>
        </w:rPr>
        <w:t xml:space="preserve">. </w:t>
      </w:r>
    </w:p>
    <w:p w14:paraId="43D78D28" w14:textId="77777777" w:rsidR="00A5334F" w:rsidRPr="000576D3" w:rsidRDefault="00A5334F" w:rsidP="000576D3">
      <w:pPr>
        <w:widowControl/>
        <w:rPr>
          <w:color w:val="auto"/>
        </w:rPr>
      </w:pPr>
    </w:p>
    <w:p w14:paraId="2EE8EE75" w14:textId="3F7E787A" w:rsidR="00962DDA" w:rsidRPr="000576D3" w:rsidRDefault="00962DDA" w:rsidP="000576D3">
      <w:pPr>
        <w:widowControl/>
        <w:rPr>
          <w:color w:val="auto"/>
        </w:rPr>
      </w:pPr>
      <w:r w:rsidRPr="000576D3">
        <w:rPr>
          <w:color w:val="auto"/>
        </w:rPr>
        <w:t xml:space="preserve">A limitation of this </w:t>
      </w:r>
      <w:r w:rsidR="004C7E7D" w:rsidRPr="000576D3">
        <w:rPr>
          <w:color w:val="auto"/>
        </w:rPr>
        <w:t xml:space="preserve">assay </w:t>
      </w:r>
      <w:r w:rsidRPr="000576D3">
        <w:rPr>
          <w:color w:val="auto"/>
        </w:rPr>
        <w:t xml:space="preserve">is that </w:t>
      </w:r>
      <w:r w:rsidR="003429D3" w:rsidRPr="000576D3">
        <w:rPr>
          <w:color w:val="auto"/>
        </w:rPr>
        <w:t xml:space="preserve">it is </w:t>
      </w:r>
      <w:r w:rsidR="00BE3FAD" w:rsidRPr="000576D3">
        <w:rPr>
          <w:color w:val="auto"/>
        </w:rPr>
        <w:t>relatively</w:t>
      </w:r>
      <w:r w:rsidR="003429D3" w:rsidRPr="000576D3">
        <w:rPr>
          <w:color w:val="auto"/>
        </w:rPr>
        <w:t xml:space="preserve"> low-throughput and </w:t>
      </w:r>
      <w:r w:rsidR="00677A7C" w:rsidRPr="000576D3">
        <w:rPr>
          <w:color w:val="auto"/>
        </w:rPr>
        <w:t xml:space="preserve">thus fewer </w:t>
      </w:r>
      <w:r w:rsidR="003429D3" w:rsidRPr="000576D3">
        <w:rPr>
          <w:color w:val="auto"/>
        </w:rPr>
        <w:t xml:space="preserve">RNAs that can be </w:t>
      </w:r>
      <w:r w:rsidR="00677A7C" w:rsidRPr="000576D3">
        <w:rPr>
          <w:color w:val="auto"/>
        </w:rPr>
        <w:t xml:space="preserve">practically </w:t>
      </w:r>
      <w:r w:rsidR="003429D3" w:rsidRPr="000576D3">
        <w:rPr>
          <w:color w:val="auto"/>
        </w:rPr>
        <w:t>analyzed compar</w:t>
      </w:r>
      <w:r w:rsidR="008438E1" w:rsidRPr="000576D3">
        <w:rPr>
          <w:color w:val="auto"/>
        </w:rPr>
        <w:t xml:space="preserve">ed to RNA-sequencing and </w:t>
      </w:r>
      <w:r w:rsidR="003429D3" w:rsidRPr="000576D3">
        <w:rPr>
          <w:color w:val="auto"/>
        </w:rPr>
        <w:t>mass spectrometry approach</w:t>
      </w:r>
      <w:r w:rsidR="00896410" w:rsidRPr="000576D3">
        <w:rPr>
          <w:color w:val="auto"/>
        </w:rPr>
        <w:t>es</w:t>
      </w:r>
      <w:r w:rsidR="00BE3FAD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 </w:instrText>
      </w:r>
      <w:r w:rsidR="00193AC6" w:rsidRPr="000576D3">
        <w:rPr>
          <w:color w:val="auto"/>
        </w:rPr>
        <w:fldChar w:fldCharType="begin">
          <w:fldData xml:space="preserve">PEVuZE5vdGU+PENpdGU+PEF1dGhvcj5Kb25raG91dDwvQXV0aG9yPjxZZWFyPjIwMTc8L1llYXI+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</w:fldData>
        </w:fldChar>
      </w:r>
      <w:r w:rsidR="00193AC6" w:rsidRPr="000576D3">
        <w:rPr>
          <w:color w:val="auto"/>
        </w:rPr>
        <w:instrText xml:space="preserve"> ADDIN EN.CITE.DATA </w:instrText>
      </w:r>
      <w:r w:rsidR="00193AC6" w:rsidRPr="000576D3">
        <w:rPr>
          <w:color w:val="auto"/>
        </w:rPr>
      </w:r>
      <w:r w:rsidR="00193AC6" w:rsidRPr="000576D3">
        <w:rPr>
          <w:color w:val="auto"/>
        </w:rPr>
        <w:fldChar w:fldCharType="end"/>
      </w:r>
      <w:r w:rsidR="00BE3FAD" w:rsidRPr="000576D3">
        <w:rPr>
          <w:color w:val="auto"/>
        </w:rPr>
      </w:r>
      <w:r w:rsidR="00BE3FAD" w:rsidRPr="000576D3">
        <w:rPr>
          <w:color w:val="auto"/>
        </w:rPr>
        <w:fldChar w:fldCharType="separate"/>
      </w:r>
      <w:r w:rsidR="00193AC6" w:rsidRPr="000576D3">
        <w:rPr>
          <w:color w:val="auto"/>
          <w:vertAlign w:val="superscript"/>
        </w:rPr>
        <w:t>34</w:t>
      </w:r>
      <w:r w:rsidR="00BE3FAD" w:rsidRPr="000576D3">
        <w:rPr>
          <w:color w:val="auto"/>
        </w:rPr>
        <w:fldChar w:fldCharType="end"/>
      </w:r>
      <w:r w:rsidR="003429D3" w:rsidRPr="000576D3">
        <w:rPr>
          <w:color w:val="auto"/>
        </w:rPr>
        <w:t>.</w:t>
      </w:r>
      <w:r w:rsidR="00C85A56" w:rsidRPr="000576D3">
        <w:rPr>
          <w:color w:val="auto"/>
        </w:rPr>
        <w:t xml:space="preserve"> </w:t>
      </w:r>
      <w:r w:rsidR="003429D3" w:rsidRPr="000576D3">
        <w:rPr>
          <w:color w:val="auto"/>
        </w:rPr>
        <w:t xml:space="preserve">Therefore, </w:t>
      </w:r>
      <w:r w:rsidR="00F60598" w:rsidRPr="000576D3">
        <w:rPr>
          <w:color w:val="auto"/>
        </w:rPr>
        <w:t>it is not recommended</w:t>
      </w:r>
      <w:r w:rsidR="003B5B75" w:rsidRPr="000576D3">
        <w:rPr>
          <w:color w:val="auto"/>
        </w:rPr>
        <w:t xml:space="preserve"> </w:t>
      </w:r>
      <w:r w:rsidR="00F60598" w:rsidRPr="000576D3">
        <w:rPr>
          <w:color w:val="auto"/>
        </w:rPr>
        <w:t xml:space="preserve">that </w:t>
      </w:r>
      <w:r w:rsidR="003429D3" w:rsidRPr="000576D3">
        <w:rPr>
          <w:color w:val="auto"/>
        </w:rPr>
        <w:t xml:space="preserve">this protocol </w:t>
      </w:r>
      <w:r w:rsidR="00F60598" w:rsidRPr="000576D3">
        <w:rPr>
          <w:color w:val="auto"/>
        </w:rPr>
        <w:t xml:space="preserve">be used </w:t>
      </w:r>
      <w:r w:rsidR="003429D3" w:rsidRPr="000576D3">
        <w:rPr>
          <w:color w:val="auto"/>
        </w:rPr>
        <w:t>for th</w:t>
      </w:r>
      <w:r w:rsidR="00896410" w:rsidRPr="000576D3">
        <w:rPr>
          <w:color w:val="auto"/>
        </w:rPr>
        <w:t xml:space="preserve">ose </w:t>
      </w:r>
      <w:r w:rsidR="00677A7C" w:rsidRPr="000576D3">
        <w:rPr>
          <w:color w:val="auto"/>
        </w:rPr>
        <w:t xml:space="preserve">who aim </w:t>
      </w:r>
      <w:r w:rsidR="00896410" w:rsidRPr="000576D3">
        <w:rPr>
          <w:color w:val="auto"/>
        </w:rPr>
        <w:t>to identify</w:t>
      </w:r>
      <w:r w:rsidR="008438E1" w:rsidRPr="000576D3">
        <w:rPr>
          <w:color w:val="auto"/>
        </w:rPr>
        <w:t xml:space="preserve"> </w:t>
      </w:r>
      <w:r w:rsidR="00677A7C" w:rsidRPr="000576D3">
        <w:rPr>
          <w:color w:val="auto"/>
        </w:rPr>
        <w:t>RNA modification sites</w:t>
      </w:r>
      <w:r w:rsidR="008438E1" w:rsidRPr="000576D3">
        <w:rPr>
          <w:color w:val="auto"/>
        </w:rPr>
        <w:t xml:space="preserve"> </w:t>
      </w:r>
      <w:r w:rsidR="003429D3" w:rsidRPr="000576D3">
        <w:rPr>
          <w:color w:val="auto"/>
        </w:rPr>
        <w:t xml:space="preserve">transcriptome-wide. </w:t>
      </w:r>
      <w:r w:rsidR="00BE3FAD" w:rsidRPr="000576D3">
        <w:rPr>
          <w:color w:val="auto"/>
        </w:rPr>
        <w:t>This protocol is most useful</w:t>
      </w:r>
      <w:r w:rsidR="00B91933" w:rsidRPr="000576D3">
        <w:rPr>
          <w:color w:val="auto"/>
        </w:rPr>
        <w:t xml:space="preserve"> to</w:t>
      </w:r>
      <w:r w:rsidR="00BE3FAD" w:rsidRPr="000576D3">
        <w:rPr>
          <w:color w:val="auto"/>
        </w:rPr>
        <w:t xml:space="preserve"> </w:t>
      </w:r>
      <w:r w:rsidR="00E93AA0" w:rsidRPr="000576D3">
        <w:rPr>
          <w:color w:val="auto"/>
        </w:rPr>
        <w:t xml:space="preserve">investigators </w:t>
      </w:r>
      <w:r w:rsidR="00B33B1F" w:rsidRPr="000576D3">
        <w:rPr>
          <w:color w:val="auto"/>
        </w:rPr>
        <w:t xml:space="preserve">who are </w:t>
      </w:r>
      <w:r w:rsidR="00E93AA0" w:rsidRPr="000576D3">
        <w:rPr>
          <w:color w:val="auto"/>
        </w:rPr>
        <w:t xml:space="preserve">interested in examining </w:t>
      </w:r>
      <w:r w:rsidR="00BE3FAD" w:rsidRPr="000576D3">
        <w:rPr>
          <w:color w:val="auto"/>
        </w:rPr>
        <w:t xml:space="preserve">a specific RNA modifying enzyme with </w:t>
      </w:r>
      <w:r w:rsidR="00162616" w:rsidRPr="000576D3">
        <w:rPr>
          <w:color w:val="auto"/>
        </w:rPr>
        <w:t>particular</w:t>
      </w:r>
      <w:r w:rsidR="00BE3FAD" w:rsidRPr="000576D3">
        <w:rPr>
          <w:color w:val="auto"/>
        </w:rPr>
        <w:t xml:space="preserve"> RNAs of interest. </w:t>
      </w:r>
      <w:r w:rsidR="00E93AA0" w:rsidRPr="000576D3">
        <w:rPr>
          <w:color w:val="auto"/>
        </w:rPr>
        <w:t xml:space="preserve">However, many transcriptome wide methodologies used to identify RNA modifications require covalent addition of a chemical moiety to a modified nucleotide. </w:t>
      </w:r>
      <w:r w:rsidR="004E57FB" w:rsidRPr="000576D3">
        <w:rPr>
          <w:color w:val="auto"/>
        </w:rPr>
        <w:t xml:space="preserve">This </w:t>
      </w:r>
      <w:r w:rsidR="00E93AA0" w:rsidRPr="000576D3">
        <w:rPr>
          <w:color w:val="auto"/>
        </w:rPr>
        <w:t>method provides a cheap and efficient assay where one could test modification protocols on an individual substrate to optimize chemical modification befor</w:t>
      </w:r>
      <w:r w:rsidR="00F843AA" w:rsidRPr="000576D3">
        <w:rPr>
          <w:color w:val="auto"/>
        </w:rPr>
        <w:t>e committing to a transcriptome-</w:t>
      </w:r>
      <w:r w:rsidR="00E93AA0" w:rsidRPr="000576D3">
        <w:rPr>
          <w:color w:val="auto"/>
        </w:rPr>
        <w:t>wide effort</w:t>
      </w:r>
      <w:r w:rsidR="00E93AA0" w:rsidRPr="000576D3">
        <w:rPr>
          <w:color w:val="auto"/>
        </w:rPr>
        <w:fldChar w:fldCharType="begin"/>
      </w:r>
      <w:r w:rsidR="00E93AA0" w:rsidRPr="000576D3">
        <w:rPr>
          <w:color w:val="auto"/>
        </w:rPr>
        <w:instrText xml:space="preserve"> ADDIN EN.CITE &lt;EndNote&gt;&lt;Cite&gt;&lt;Author&gt;Behm-Ansmant&lt;/Author&gt;&lt;Year&gt;2011&lt;/Year&gt;&lt;RecNum&gt;2315&lt;/RecNum&gt;&lt;DisplayText&gt;&lt;style face="superscript"&gt;40&lt;/style&gt;&lt;/DisplayText&gt;&lt;record&gt;&lt;rec-number&gt;2315&lt;/rec-number&gt;&lt;foreign-keys&gt;&lt;key app="EN" db-id="xdd2a0fzopptdvew2zpp9sefazaxdswzwx2a"&gt;2315&lt;/key&gt;&lt;/foreign-keys&gt;&lt;ref-type name="Journal Article"&gt;17&lt;/ref-type&gt;&lt;contributors&gt;&lt;authors&gt;&lt;author&gt;Behm-Ansmant, I.&lt;/author&gt;&lt;author&gt;Helm, M.&lt;/author&gt;&lt;author&gt;Motorin, Y.&lt;/author&gt;&lt;/authors&gt;&lt;/contributors&gt;&lt;auth-address&gt;Laboratoire ARN-RNP Maturation-Structure-Fonction, Enzymologie Moleculaire et Structurale (AREMS), UMR 7214 CNRS-UHP, Nancy Universite, boulevard des Aiguillettes, BP 70239, 54506 Vandoeuvre-les-Nancy, France.&lt;/auth-address&gt;&lt;titles&gt;&lt;title&gt;Use of specific chemical reagents for detection of modified nucleotides in RNA&lt;/title&gt;&lt;secondary-title&gt;J Nucleic Acids&lt;/secondary-title&gt;&lt;alt-title&gt;Journal of nucleic acids&lt;/alt-title&gt;&lt;/titles&gt;&lt;periodical&gt;&lt;full-title&gt;Journal of nucleic acids&lt;/full-title&gt;&lt;abbr-1&gt;J Nucleic Acids&lt;/abbr-1&gt;&lt;/periodical&gt;&lt;alt-periodical&gt;&lt;full-title&gt;Journal of nucleic acids&lt;/full-title&gt;&lt;abbr-1&gt;J Nucleic Acids&lt;/abbr-1&gt;&lt;/alt-periodical&gt;&lt;pages&gt;408053&lt;/pages&gt;&lt;volume&gt;2011&lt;/volume&gt;&lt;dates&gt;&lt;year&gt;2011&lt;/year&gt;&lt;/dates&gt;&lt;isbn&gt;2090-021X (Electronic)&amp;#xD;2090-0201 (Linking)&lt;/isbn&gt;&lt;accession-num&gt;21716696&lt;/accession-num&gt;&lt;urls&gt;&lt;related-urls&gt;&lt;url&gt;http://www.ncbi.nlm.nih.gov/pubmed/21716696&lt;/url&gt;&lt;/related-urls&gt;&lt;/urls&gt;&lt;custom2&gt;3118635&lt;/custom2&gt;&lt;electronic-resource-num&gt;10.4061/2011/408053&lt;/electronic-resource-num&gt;&lt;/record&gt;&lt;/Cite&gt;&lt;/EndNote&gt;</w:instrText>
      </w:r>
      <w:r w:rsidR="00E93AA0" w:rsidRPr="000576D3">
        <w:rPr>
          <w:color w:val="auto"/>
        </w:rPr>
        <w:fldChar w:fldCharType="separate"/>
      </w:r>
      <w:r w:rsidR="00E93AA0" w:rsidRPr="000576D3">
        <w:rPr>
          <w:color w:val="auto"/>
          <w:vertAlign w:val="superscript"/>
        </w:rPr>
        <w:t>40</w:t>
      </w:r>
      <w:r w:rsidR="00E93AA0" w:rsidRPr="000576D3">
        <w:rPr>
          <w:color w:val="auto"/>
        </w:rPr>
        <w:fldChar w:fldCharType="end"/>
      </w:r>
      <w:r w:rsidR="00E93AA0" w:rsidRPr="000576D3">
        <w:rPr>
          <w:color w:val="auto"/>
        </w:rPr>
        <w:t xml:space="preserve">. </w:t>
      </w:r>
      <w:r w:rsidR="003F41AE" w:rsidRPr="000576D3">
        <w:rPr>
          <w:color w:val="auto"/>
        </w:rPr>
        <w:t>Although this protocol provides a simple and direct assay to detect isopentenyl transferase activity, as it is describe</w:t>
      </w:r>
      <w:r w:rsidR="00D25556" w:rsidRPr="000576D3">
        <w:rPr>
          <w:color w:val="auto"/>
        </w:rPr>
        <w:t xml:space="preserve">d here, </w:t>
      </w:r>
      <w:r w:rsidR="00741E90" w:rsidRPr="000576D3">
        <w:rPr>
          <w:color w:val="auto"/>
        </w:rPr>
        <w:t>only the percent modified of the total RNA fragment can be calculated and compared between groups.</w:t>
      </w:r>
      <w:r w:rsidR="003F41AE" w:rsidRPr="000576D3">
        <w:rPr>
          <w:color w:val="auto"/>
        </w:rPr>
        <w:t xml:space="preserve"> Researchers interested in making quantitative</w:t>
      </w:r>
      <w:r w:rsidR="00741E90" w:rsidRPr="000576D3">
        <w:rPr>
          <w:color w:val="auto"/>
        </w:rPr>
        <w:t xml:space="preserve"> enzyme activity</w:t>
      </w:r>
      <w:r w:rsidR="003F41AE" w:rsidRPr="000576D3">
        <w:rPr>
          <w:color w:val="auto"/>
        </w:rPr>
        <w:t xml:space="preserve"> comparisons must first calculate the </w:t>
      </w:r>
      <w:r w:rsidR="00C85A56" w:rsidRPr="000576D3">
        <w:rPr>
          <w:color w:val="auto"/>
        </w:rPr>
        <w:t xml:space="preserve">units </w:t>
      </w:r>
      <w:r w:rsidR="003F41AE" w:rsidRPr="000576D3">
        <w:rPr>
          <w:color w:val="auto"/>
        </w:rPr>
        <w:t>of activity per concentration of enzyme.</w:t>
      </w:r>
      <w:r w:rsidR="002E2638" w:rsidRPr="000576D3">
        <w:rPr>
          <w:color w:val="auto"/>
        </w:rPr>
        <w:t xml:space="preserve"> </w:t>
      </w:r>
    </w:p>
    <w:p w14:paraId="304612E6" w14:textId="10698886" w:rsidR="00A5334F" w:rsidRPr="000576D3" w:rsidRDefault="00A5334F" w:rsidP="000576D3">
      <w:pPr>
        <w:widowControl/>
        <w:rPr>
          <w:color w:val="auto"/>
        </w:rPr>
      </w:pPr>
    </w:p>
    <w:p w14:paraId="31A8EB41" w14:textId="71E0BD74" w:rsidR="00896410" w:rsidRPr="000576D3" w:rsidRDefault="00A5334F" w:rsidP="000576D3">
      <w:pPr>
        <w:widowControl/>
        <w:rPr>
          <w:color w:val="auto"/>
        </w:rPr>
      </w:pPr>
      <w:r w:rsidRPr="000576D3">
        <w:rPr>
          <w:color w:val="auto"/>
        </w:rPr>
        <w:t>Success of this method relies heavily on a few critical steps. It is important that</w:t>
      </w:r>
      <w:r w:rsidR="00896410" w:rsidRPr="000576D3">
        <w:rPr>
          <w:color w:val="auto"/>
        </w:rPr>
        <w:t xml:space="preserve"> the</w:t>
      </w:r>
      <w:r w:rsidR="00F843AA" w:rsidRPr="000576D3">
        <w:rPr>
          <w:color w:val="auto"/>
        </w:rPr>
        <w:t xml:space="preserve"> integrity of the</w:t>
      </w:r>
      <w:r w:rsidRPr="000576D3">
        <w:rPr>
          <w:color w:val="auto"/>
        </w:rPr>
        <w:t xml:space="preserve"> RNA of interest is confirmed prior</w:t>
      </w:r>
      <w:r w:rsidR="00896410" w:rsidRPr="000576D3">
        <w:rPr>
          <w:color w:val="auto"/>
        </w:rPr>
        <w:t xml:space="preserve"> to the </w:t>
      </w:r>
      <w:proofErr w:type="spellStart"/>
      <w:r w:rsidR="00896410" w:rsidRPr="000576D3">
        <w:rPr>
          <w:color w:val="auto"/>
        </w:rPr>
        <w:t>isopentenyl</w:t>
      </w:r>
      <w:r w:rsidR="00E93AA0" w:rsidRPr="000576D3">
        <w:rPr>
          <w:color w:val="auto"/>
        </w:rPr>
        <w:t>ation</w:t>
      </w:r>
      <w:proofErr w:type="spellEnd"/>
      <w:r w:rsidRPr="000576D3">
        <w:rPr>
          <w:color w:val="auto"/>
        </w:rPr>
        <w:t xml:space="preserve">. </w:t>
      </w:r>
      <w:r w:rsidR="00F81512" w:rsidRPr="000576D3">
        <w:rPr>
          <w:color w:val="auto"/>
        </w:rPr>
        <w:t>D</w:t>
      </w:r>
      <w:r w:rsidRPr="000576D3">
        <w:rPr>
          <w:color w:val="auto"/>
        </w:rPr>
        <w:t>egradation of</w:t>
      </w:r>
      <w:r w:rsidR="00896410" w:rsidRPr="000576D3">
        <w:rPr>
          <w:color w:val="auto"/>
        </w:rPr>
        <w:t xml:space="preserve"> </w:t>
      </w:r>
      <w:r w:rsidR="00C85A56" w:rsidRPr="000576D3">
        <w:rPr>
          <w:color w:val="auto"/>
        </w:rPr>
        <w:t xml:space="preserve">the </w:t>
      </w:r>
      <w:r w:rsidR="00896410" w:rsidRPr="000576D3">
        <w:rPr>
          <w:color w:val="auto"/>
        </w:rPr>
        <w:t xml:space="preserve">RNA sample prior to </w:t>
      </w:r>
      <w:r w:rsidRPr="000576D3">
        <w:rPr>
          <w:color w:val="auto"/>
        </w:rPr>
        <w:t xml:space="preserve">the isopentenyl transferase assay could have </w:t>
      </w:r>
      <w:r w:rsidR="000F5E11" w:rsidRPr="000576D3">
        <w:rPr>
          <w:color w:val="auto"/>
        </w:rPr>
        <w:t>a significant effect on RNA modification</w:t>
      </w:r>
      <w:r w:rsidR="00F81512" w:rsidRPr="000576D3">
        <w:rPr>
          <w:color w:val="auto"/>
        </w:rPr>
        <w:t xml:space="preserve"> and</w:t>
      </w:r>
      <w:r w:rsidRPr="000576D3">
        <w:rPr>
          <w:color w:val="auto"/>
        </w:rPr>
        <w:t xml:space="preserve"> confound data interpretation</w:t>
      </w:r>
      <w:r w:rsidR="00F81512" w:rsidRPr="000576D3">
        <w:rPr>
          <w:color w:val="auto"/>
        </w:rPr>
        <w:t xml:space="preserve">. Furthermore, such </w:t>
      </w:r>
      <w:r w:rsidR="00F028D5" w:rsidRPr="000576D3">
        <w:rPr>
          <w:color w:val="auto"/>
        </w:rPr>
        <w:t>degradation</w:t>
      </w:r>
      <w:r w:rsidR="00A73EEB" w:rsidRPr="000576D3">
        <w:rPr>
          <w:color w:val="auto"/>
        </w:rPr>
        <w:t xml:space="preserve"> </w:t>
      </w:r>
      <w:r w:rsidR="00F81512" w:rsidRPr="000576D3">
        <w:rPr>
          <w:color w:val="auto"/>
        </w:rPr>
        <w:t>is</w:t>
      </w:r>
      <w:r w:rsidRPr="000576D3">
        <w:rPr>
          <w:color w:val="auto"/>
        </w:rPr>
        <w:t xml:space="preserve"> difficult to detect after the RNa</w:t>
      </w:r>
      <w:r w:rsidR="000F5E11" w:rsidRPr="000576D3">
        <w:rPr>
          <w:color w:val="auto"/>
        </w:rPr>
        <w:t>se T1 digestion has taken place. T</w:t>
      </w:r>
      <w:r w:rsidRPr="000576D3">
        <w:rPr>
          <w:color w:val="auto"/>
        </w:rPr>
        <w:t>herefore</w:t>
      </w:r>
      <w:r w:rsidR="000F5E11" w:rsidRPr="000576D3">
        <w:rPr>
          <w:color w:val="auto"/>
        </w:rPr>
        <w:t>,</w:t>
      </w:r>
      <w:r w:rsidRPr="000576D3">
        <w:rPr>
          <w:color w:val="auto"/>
        </w:rPr>
        <w:t xml:space="preserve"> </w:t>
      </w:r>
      <w:r w:rsidR="004E57FB" w:rsidRPr="000576D3">
        <w:rPr>
          <w:color w:val="auto"/>
        </w:rPr>
        <w:t>it is</w:t>
      </w:r>
      <w:r w:rsidR="00C83C91" w:rsidRPr="000576D3">
        <w:rPr>
          <w:color w:val="auto"/>
        </w:rPr>
        <w:t xml:space="preserve"> </w:t>
      </w:r>
      <w:r w:rsidRPr="000576D3">
        <w:rPr>
          <w:color w:val="auto"/>
        </w:rPr>
        <w:t>recommend</w:t>
      </w:r>
      <w:r w:rsidR="004E57FB" w:rsidRPr="000576D3">
        <w:rPr>
          <w:color w:val="auto"/>
        </w:rPr>
        <w:t xml:space="preserve">ed that </w:t>
      </w:r>
      <w:r w:rsidR="005323DF" w:rsidRPr="000576D3">
        <w:rPr>
          <w:color w:val="auto"/>
        </w:rPr>
        <w:t>RNA</w:t>
      </w:r>
      <w:r w:rsidR="004E57FB" w:rsidRPr="000576D3">
        <w:rPr>
          <w:color w:val="auto"/>
        </w:rPr>
        <w:t xml:space="preserve"> integrity is checked</w:t>
      </w:r>
      <w:r w:rsidR="00F81512" w:rsidRPr="000576D3">
        <w:rPr>
          <w:color w:val="auto"/>
        </w:rPr>
        <w:t xml:space="preserve"> by</w:t>
      </w:r>
      <w:r w:rsidRPr="000576D3">
        <w:rPr>
          <w:color w:val="auto"/>
        </w:rPr>
        <w:t xml:space="preserve"> denaturing PAGE. Furthermore, to fully and accura</w:t>
      </w:r>
      <w:r w:rsidR="00636A14" w:rsidRPr="000576D3">
        <w:rPr>
          <w:color w:val="auto"/>
        </w:rPr>
        <w:t>tely characterize the extent of</w:t>
      </w:r>
      <w:r w:rsidR="00896410" w:rsidRPr="000576D3">
        <w:rPr>
          <w:color w:val="auto"/>
        </w:rPr>
        <w:t xml:space="preserve"> RNA modification</w:t>
      </w:r>
      <w:r w:rsidRPr="000576D3">
        <w:rPr>
          <w:color w:val="auto"/>
        </w:rPr>
        <w:t xml:space="preserve">, it is essential to ensure RNase T1 digestion </w:t>
      </w:r>
      <w:r w:rsidR="00F81512" w:rsidRPr="000576D3">
        <w:rPr>
          <w:color w:val="auto"/>
        </w:rPr>
        <w:t xml:space="preserve">has </w:t>
      </w:r>
      <w:r w:rsidRPr="000576D3">
        <w:rPr>
          <w:color w:val="auto"/>
        </w:rPr>
        <w:t>proceed</w:t>
      </w:r>
      <w:r w:rsidR="00F81512" w:rsidRPr="000576D3">
        <w:rPr>
          <w:color w:val="auto"/>
        </w:rPr>
        <w:t>ed</w:t>
      </w:r>
      <w:r w:rsidRPr="000576D3">
        <w:rPr>
          <w:color w:val="auto"/>
        </w:rPr>
        <w:t xml:space="preserve"> to completion.</w:t>
      </w:r>
      <w:r w:rsidR="00D509A4" w:rsidRPr="000576D3">
        <w:rPr>
          <w:color w:val="auto"/>
        </w:rPr>
        <w:t xml:space="preserve"> Additional RNases, such as </w:t>
      </w:r>
      <w:r w:rsidR="00C85A56" w:rsidRPr="000576D3">
        <w:rPr>
          <w:color w:val="auto"/>
        </w:rPr>
        <w:t xml:space="preserve">RNase </w:t>
      </w:r>
      <w:r w:rsidR="00D509A4" w:rsidRPr="000576D3">
        <w:rPr>
          <w:color w:val="auto"/>
        </w:rPr>
        <w:t>P1</w:t>
      </w:r>
      <w:r w:rsidR="002E2638" w:rsidRPr="000576D3">
        <w:rPr>
          <w:color w:val="auto"/>
        </w:rPr>
        <w:t xml:space="preserve"> and/or RNase A</w:t>
      </w:r>
      <w:r w:rsidR="00D509A4" w:rsidRPr="000576D3">
        <w:rPr>
          <w:color w:val="auto"/>
        </w:rPr>
        <w:t xml:space="preserve">, may be used to digest RNAs in parallel with RNase T1 to </w:t>
      </w:r>
      <w:r w:rsidR="001B7246" w:rsidRPr="000576D3">
        <w:rPr>
          <w:color w:val="auto"/>
        </w:rPr>
        <w:t>in</w:t>
      </w:r>
      <w:r w:rsidR="00965D30" w:rsidRPr="000576D3">
        <w:rPr>
          <w:color w:val="auto"/>
        </w:rPr>
        <w:t>crease the resolution of this</w:t>
      </w:r>
      <w:r w:rsidR="001B7246" w:rsidRPr="000576D3">
        <w:rPr>
          <w:color w:val="auto"/>
        </w:rPr>
        <w:t xml:space="preserve"> assay</w:t>
      </w:r>
      <w:r w:rsidR="00D509A4" w:rsidRPr="000576D3">
        <w:rPr>
          <w:color w:val="auto"/>
        </w:rPr>
        <w:t xml:space="preserve">. </w:t>
      </w:r>
      <w:r w:rsidR="00F81512" w:rsidRPr="000576D3">
        <w:rPr>
          <w:color w:val="auto"/>
        </w:rPr>
        <w:t>Radiolabeled oligonucleotide ladders of known length</w:t>
      </w:r>
      <w:r w:rsidR="006D3C0D" w:rsidRPr="000576D3">
        <w:rPr>
          <w:color w:val="auto"/>
        </w:rPr>
        <w:t xml:space="preserve"> and sequence</w:t>
      </w:r>
      <w:r w:rsidR="00F81512" w:rsidRPr="000576D3">
        <w:rPr>
          <w:color w:val="auto"/>
        </w:rPr>
        <w:t xml:space="preserve"> and undigested RNA samples can be used to assess digestion. </w:t>
      </w:r>
      <w:r w:rsidR="00445B9B" w:rsidRPr="000576D3">
        <w:rPr>
          <w:color w:val="auto"/>
        </w:rPr>
        <w:t xml:space="preserve">Lastly, for some enzymes, </w:t>
      </w:r>
      <w:r w:rsidR="00AB473C" w:rsidRPr="000576D3">
        <w:rPr>
          <w:color w:val="auto"/>
        </w:rPr>
        <w:t xml:space="preserve">the specificity of modification depends on the RNA being in the “correctly” folded state. </w:t>
      </w:r>
      <w:r w:rsidR="00AB473C" w:rsidRPr="000576D3">
        <w:rPr>
          <w:color w:val="auto"/>
        </w:rPr>
        <w:lastRenderedPageBreak/>
        <w:t xml:space="preserve">While most </w:t>
      </w:r>
      <w:proofErr w:type="spellStart"/>
      <w:r w:rsidR="00AB473C" w:rsidRPr="000576D3">
        <w:rPr>
          <w:color w:val="auto"/>
        </w:rPr>
        <w:t>tRNAs</w:t>
      </w:r>
      <w:proofErr w:type="spellEnd"/>
      <w:r w:rsidR="00AB473C" w:rsidRPr="000576D3">
        <w:rPr>
          <w:color w:val="auto"/>
        </w:rPr>
        <w:t xml:space="preserve"> synthesized </w:t>
      </w:r>
      <w:r w:rsidR="00296769" w:rsidRPr="000576D3">
        <w:rPr>
          <w:i/>
          <w:color w:val="auto"/>
        </w:rPr>
        <w:t>in vitro</w:t>
      </w:r>
      <w:r w:rsidR="00AB473C" w:rsidRPr="000576D3">
        <w:rPr>
          <w:color w:val="auto"/>
        </w:rPr>
        <w:t xml:space="preserve"> fold</w:t>
      </w:r>
      <w:r w:rsidR="003B5B75" w:rsidRPr="000576D3">
        <w:rPr>
          <w:color w:val="auto"/>
        </w:rPr>
        <w:t xml:space="preserve"> </w:t>
      </w:r>
      <w:r w:rsidR="00AB473C" w:rsidRPr="000576D3">
        <w:rPr>
          <w:color w:val="auto"/>
        </w:rPr>
        <w:t xml:space="preserve">into structures resembling </w:t>
      </w:r>
      <w:proofErr w:type="spellStart"/>
      <w:r w:rsidR="00AB473C" w:rsidRPr="000576D3">
        <w:rPr>
          <w:color w:val="auto"/>
        </w:rPr>
        <w:t>their</w:t>
      </w:r>
      <w:proofErr w:type="spellEnd"/>
      <w:r w:rsidR="00AB473C" w:rsidRPr="000576D3">
        <w:rPr>
          <w:color w:val="auto"/>
        </w:rPr>
        <w:t xml:space="preserve"> </w:t>
      </w:r>
      <w:r w:rsidR="00296769" w:rsidRPr="000576D3">
        <w:rPr>
          <w:i/>
          <w:color w:val="auto"/>
        </w:rPr>
        <w:t>in vivo</w:t>
      </w:r>
      <w:r w:rsidR="00950C94" w:rsidRPr="000576D3">
        <w:rPr>
          <w:color w:val="auto"/>
        </w:rPr>
        <w:t xml:space="preserve"> structure</w:t>
      </w:r>
      <w:r w:rsidR="00AB473C" w:rsidRPr="000576D3">
        <w:rPr>
          <w:color w:val="auto"/>
        </w:rPr>
        <w:t xml:space="preserve">, this is less certain for </w:t>
      </w:r>
      <w:r w:rsidR="00950C94" w:rsidRPr="000576D3">
        <w:rPr>
          <w:color w:val="auto"/>
        </w:rPr>
        <w:t xml:space="preserve">other classes of </w:t>
      </w:r>
      <w:r w:rsidR="00AB473C" w:rsidRPr="000576D3">
        <w:rPr>
          <w:color w:val="auto"/>
        </w:rPr>
        <w:t>RNAs</w:t>
      </w:r>
      <w:r w:rsidR="001D70CA" w:rsidRPr="000576D3">
        <w:rPr>
          <w:color w:val="auto"/>
        </w:rPr>
        <w:t>, particularly with longer RNAs</w:t>
      </w:r>
      <w:r w:rsidR="008E58FD" w:rsidRPr="000576D3">
        <w:rPr>
          <w:color w:val="auto"/>
        </w:rPr>
        <w:fldChar w:fldCharType="begin"/>
      </w:r>
      <w:r w:rsidR="008E58FD" w:rsidRPr="000576D3">
        <w:rPr>
          <w:color w:val="auto"/>
        </w:rPr>
        <w:instrText xml:space="preserve"> ADDIN EN.CITE &lt;EndNote&gt;&lt;Cite&gt;&lt;Author&gt;Novikova&lt;/Author&gt;&lt;Year&gt;2013&lt;/Year&gt;&lt;RecNum&gt;296&lt;/RecNum&gt;&lt;DisplayText&gt;&lt;style face="superscript"&gt;41&lt;/style&gt;&lt;/DisplayText&gt;&lt;record&gt;&lt;rec-number&gt;296&lt;/rec-number&gt;&lt;foreign-keys&gt;&lt;key app="EN" db-id="fv9wz2zty95dtaevd59vfa2lrftvvfpd290f" timestamp="1523648950"&gt;296&lt;/key&gt;&lt;/foreign-keys&gt;&lt;ref-type name="Journal Article"&gt;17&lt;/ref-type&gt;&lt;contributors&gt;&lt;authors&gt;&lt;author&gt;Novikova, I. V.&lt;/author&gt;&lt;author&gt;Hennelly, S. P.&lt;/author&gt;&lt;author&gt;Sanbonmatsu, K. Y.&lt;/author&gt;&lt;/authors&gt;&lt;/contributors&gt;&lt;auth-address&gt;Los Alamos National Laboratory, Los Alamos, NM 87545, USA. kys@lanl.gov.&lt;/auth-address&gt;&lt;titles&gt;&lt;title&gt;Tackling structures of long noncoding RNAs&lt;/title&gt;&lt;secondary-title&gt;Int J Mol Sci&lt;/secondary-title&gt;&lt;alt-title&gt;International journal of molecular sciences&lt;/alt-title&gt;&lt;/titles&gt;&lt;periodical&gt;&lt;full-title&gt;Int J Mol Sci&lt;/full-title&gt;&lt;abbr-1&gt;International journal of molecular sciences&lt;/abbr-1&gt;&lt;/periodical&gt;&lt;alt-periodical&gt;&lt;full-title&gt;Int J Mol Sci&lt;/full-title&gt;&lt;abbr-1&gt;International journal of molecular sciences&lt;/abbr-1&gt;&lt;/alt-periodical&gt;&lt;pages&gt;23672-84&lt;/pages&gt;&lt;volume&gt;14&lt;/volume&gt;&lt;number&gt;12&lt;/number&gt;&lt;edition&gt;2013/12/07&lt;/edition&gt;&lt;keywords&gt;&lt;keyword&gt;High-Throughput Nucleotide Sequencing&lt;/keyword&gt;&lt;keyword&gt;Nucleic Acid Conformation&lt;/keyword&gt;&lt;keyword&gt;Phylogeny&lt;/keyword&gt;&lt;keyword&gt;RNA, Long Noncoding/*chemistry/metabolism&lt;/keyword&gt;&lt;keyword&gt;Sequence Analysis, RNA&lt;/keyword&gt;&lt;/keywords&gt;&lt;dates&gt;&lt;year&gt;2013&lt;/year&gt;&lt;pub-dates&gt;&lt;date&gt;Dec 4&lt;/date&gt;&lt;/pub-dates&gt;&lt;/dates&gt;&lt;isbn&gt;1422-0067&lt;/isbn&gt;&lt;accession-num&gt;24304541&lt;/accession-num&gt;&lt;urls&gt;&lt;/urls&gt;&lt;custom2&gt;PMC3876070&lt;/custom2&gt;&lt;electronic-resource-num&gt;10.3390/ijms141223672&lt;/electronic-resource-num&gt;&lt;remote-database-provider&gt;NLM&lt;/remote-database-provider&gt;&lt;language&gt;eng&lt;/language&gt;&lt;/record&gt;&lt;/Cite&gt;&lt;/EndNote&gt;</w:instrText>
      </w:r>
      <w:r w:rsidR="008E58FD" w:rsidRPr="000576D3">
        <w:rPr>
          <w:color w:val="auto"/>
        </w:rPr>
        <w:fldChar w:fldCharType="separate"/>
      </w:r>
      <w:r w:rsidR="008E58FD" w:rsidRPr="000576D3">
        <w:rPr>
          <w:color w:val="auto"/>
          <w:vertAlign w:val="superscript"/>
        </w:rPr>
        <w:t>41</w:t>
      </w:r>
      <w:r w:rsidR="008E58FD" w:rsidRPr="000576D3">
        <w:rPr>
          <w:color w:val="auto"/>
        </w:rPr>
        <w:fldChar w:fldCharType="end"/>
      </w:r>
      <w:r w:rsidR="00AB473C" w:rsidRPr="000576D3">
        <w:rPr>
          <w:color w:val="auto"/>
        </w:rPr>
        <w:t>.</w:t>
      </w:r>
      <w:r w:rsidR="003B5B75" w:rsidRPr="000576D3">
        <w:rPr>
          <w:b/>
          <w:color w:val="auto"/>
        </w:rPr>
        <w:t xml:space="preserve"> </w:t>
      </w:r>
    </w:p>
    <w:p w14:paraId="3B150486" w14:textId="77777777" w:rsidR="00896410" w:rsidRPr="000576D3" w:rsidRDefault="00896410" w:rsidP="000576D3">
      <w:pPr>
        <w:widowControl/>
        <w:rPr>
          <w:color w:val="auto"/>
        </w:rPr>
      </w:pPr>
    </w:p>
    <w:p w14:paraId="638A494B" w14:textId="5498D3B6" w:rsidR="00A5334F" w:rsidRPr="000576D3" w:rsidRDefault="00896410" w:rsidP="000576D3">
      <w:pPr>
        <w:widowControl/>
        <w:rPr>
          <w:color w:val="auto"/>
        </w:rPr>
      </w:pPr>
      <w:r w:rsidRPr="000576D3">
        <w:rPr>
          <w:color w:val="auto"/>
        </w:rPr>
        <w:t>Although th</w:t>
      </w:r>
      <w:r w:rsidR="00E567D7" w:rsidRPr="000576D3">
        <w:rPr>
          <w:color w:val="auto"/>
        </w:rPr>
        <w:t>e</w:t>
      </w:r>
      <w:r w:rsidRPr="000576D3">
        <w:rPr>
          <w:color w:val="auto"/>
        </w:rPr>
        <w:t xml:space="preserve"> </w:t>
      </w:r>
      <w:r w:rsidR="00A5334F" w:rsidRPr="000576D3">
        <w:rPr>
          <w:color w:val="auto"/>
        </w:rPr>
        <w:t>protocol</w:t>
      </w:r>
      <w:r w:rsidR="00F81512" w:rsidRPr="000576D3">
        <w:rPr>
          <w:color w:val="auto"/>
        </w:rPr>
        <w:t xml:space="preserve"> described</w:t>
      </w:r>
      <w:r w:rsidR="00A5334F" w:rsidRPr="000576D3">
        <w:rPr>
          <w:color w:val="auto"/>
        </w:rPr>
        <w:t xml:space="preserve"> is </w:t>
      </w:r>
      <w:r w:rsidRPr="000576D3">
        <w:rPr>
          <w:color w:val="auto"/>
        </w:rPr>
        <w:t xml:space="preserve">specific to Mod5 </w:t>
      </w:r>
      <w:proofErr w:type="spellStart"/>
      <w:r w:rsidR="00E567D7" w:rsidRPr="000576D3">
        <w:rPr>
          <w:color w:val="auto"/>
        </w:rPr>
        <w:t>isopentenylation</w:t>
      </w:r>
      <w:proofErr w:type="spellEnd"/>
      <w:r w:rsidR="00E567D7" w:rsidRPr="000576D3">
        <w:rPr>
          <w:color w:val="auto"/>
        </w:rPr>
        <w:t xml:space="preserve"> of</w:t>
      </w:r>
      <w:r w:rsidRPr="000576D3">
        <w:rPr>
          <w:color w:val="auto"/>
        </w:rPr>
        <w:t xml:space="preserve"> </w:t>
      </w:r>
      <w:proofErr w:type="spellStart"/>
      <w:r w:rsidRPr="000576D3">
        <w:rPr>
          <w:color w:val="auto"/>
        </w:rPr>
        <w:t>tRNAs</w:t>
      </w:r>
      <w:proofErr w:type="spellEnd"/>
      <w:r w:rsidRPr="000576D3">
        <w:rPr>
          <w:color w:val="auto"/>
        </w:rPr>
        <w:t xml:space="preserve">, this </w:t>
      </w:r>
      <w:r w:rsidR="006E751F" w:rsidRPr="000576D3">
        <w:rPr>
          <w:color w:val="auto"/>
        </w:rPr>
        <w:t>method</w:t>
      </w:r>
      <w:r w:rsidRPr="000576D3">
        <w:rPr>
          <w:color w:val="auto"/>
        </w:rPr>
        <w:t xml:space="preserve"> could be</w:t>
      </w:r>
      <w:r w:rsidR="00E567D7" w:rsidRPr="000576D3">
        <w:rPr>
          <w:color w:val="auto"/>
        </w:rPr>
        <w:t xml:space="preserve"> easily</w:t>
      </w:r>
      <w:r w:rsidRPr="000576D3">
        <w:rPr>
          <w:color w:val="auto"/>
        </w:rPr>
        <w:t xml:space="preserve"> adapted to characterize </w:t>
      </w:r>
      <w:r w:rsidR="00E567D7" w:rsidRPr="000576D3">
        <w:rPr>
          <w:color w:val="auto"/>
        </w:rPr>
        <w:t xml:space="preserve">other </w:t>
      </w:r>
      <w:r w:rsidRPr="000576D3">
        <w:rPr>
          <w:color w:val="auto"/>
        </w:rPr>
        <w:t>RNA-modifying enzyme</w:t>
      </w:r>
      <w:r w:rsidR="00E567D7" w:rsidRPr="000576D3">
        <w:rPr>
          <w:color w:val="auto"/>
        </w:rPr>
        <w:t>s</w:t>
      </w:r>
      <w:r w:rsidR="0000252D" w:rsidRPr="000576D3">
        <w:rPr>
          <w:color w:val="auto"/>
        </w:rPr>
        <w:t xml:space="preserve"> </w:t>
      </w:r>
      <w:r w:rsidRPr="000576D3">
        <w:rPr>
          <w:color w:val="auto"/>
        </w:rPr>
        <w:t xml:space="preserve">that covalently add a </w:t>
      </w:r>
      <w:r w:rsidR="00E567D7" w:rsidRPr="000576D3">
        <w:rPr>
          <w:color w:val="auto"/>
        </w:rPr>
        <w:t>chemical moiety that</w:t>
      </w:r>
      <w:r w:rsidRPr="000576D3">
        <w:rPr>
          <w:color w:val="auto"/>
        </w:rPr>
        <w:t xml:space="preserve"> significantly </w:t>
      </w:r>
      <w:r w:rsidR="00B33B1F" w:rsidRPr="000576D3">
        <w:rPr>
          <w:color w:val="auto"/>
        </w:rPr>
        <w:t>alters the</w:t>
      </w:r>
      <w:r w:rsidRPr="000576D3">
        <w:rPr>
          <w:color w:val="auto"/>
        </w:rPr>
        <w:t xml:space="preserve"> molecular</w:t>
      </w:r>
      <w:r w:rsidR="00E567D7" w:rsidRPr="000576D3">
        <w:rPr>
          <w:color w:val="auto"/>
        </w:rPr>
        <w:t xml:space="preserve"> weight or gel </w:t>
      </w:r>
      <w:r w:rsidR="0011592F" w:rsidRPr="000576D3">
        <w:rPr>
          <w:color w:val="auto"/>
        </w:rPr>
        <w:t>mobility</w:t>
      </w:r>
      <w:r w:rsidR="00B33B1F" w:rsidRPr="000576D3">
        <w:rPr>
          <w:color w:val="auto"/>
        </w:rPr>
        <w:t xml:space="preserve"> of the RNA</w:t>
      </w:r>
      <w:r w:rsidRPr="000576D3">
        <w:rPr>
          <w:color w:val="auto"/>
        </w:rPr>
        <w:t xml:space="preserve">. </w:t>
      </w:r>
    </w:p>
    <w:p w14:paraId="4156CBB5" w14:textId="77777777" w:rsidR="00A5334F" w:rsidRPr="000576D3" w:rsidRDefault="00A5334F" w:rsidP="000576D3">
      <w:pPr>
        <w:widowControl/>
        <w:rPr>
          <w:color w:val="auto"/>
        </w:rPr>
      </w:pPr>
    </w:p>
    <w:p w14:paraId="1734505F" w14:textId="5C32909D" w:rsidR="00AA03DF" w:rsidRPr="000576D3" w:rsidRDefault="00AA03DF" w:rsidP="000576D3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576D3">
        <w:rPr>
          <w:b/>
          <w:bCs/>
          <w:color w:val="auto"/>
        </w:rPr>
        <w:t>ACKNOWLEDGMENTS:</w:t>
      </w:r>
    </w:p>
    <w:p w14:paraId="246DCD94" w14:textId="64E1744C" w:rsidR="007A4DD6" w:rsidRPr="000576D3" w:rsidRDefault="0017036D" w:rsidP="000576D3">
      <w:pPr>
        <w:widowControl/>
        <w:rPr>
          <w:color w:val="auto"/>
        </w:rPr>
      </w:pPr>
      <w:r w:rsidRPr="000576D3">
        <w:rPr>
          <w:color w:val="auto"/>
        </w:rPr>
        <w:t xml:space="preserve">We </w:t>
      </w:r>
      <w:r w:rsidR="00EE18A1" w:rsidRPr="000576D3">
        <w:rPr>
          <w:color w:val="auto"/>
        </w:rPr>
        <w:t>would like to thank</w:t>
      </w:r>
      <w:r w:rsidRPr="000576D3">
        <w:rPr>
          <w:color w:val="auto"/>
        </w:rPr>
        <w:t xml:space="preserve"> Dr. David </w:t>
      </w:r>
      <w:proofErr w:type="spellStart"/>
      <w:r w:rsidRPr="000576D3">
        <w:rPr>
          <w:color w:val="auto"/>
        </w:rPr>
        <w:t>Engelke</w:t>
      </w:r>
      <w:proofErr w:type="spellEnd"/>
      <w:r w:rsidRPr="000576D3">
        <w:rPr>
          <w:color w:val="auto"/>
        </w:rPr>
        <w:t xml:space="preserve"> for his</w:t>
      </w:r>
      <w:r w:rsidR="00003064" w:rsidRPr="000576D3">
        <w:rPr>
          <w:color w:val="auto"/>
        </w:rPr>
        <w:t xml:space="preserve"> guidance and</w:t>
      </w:r>
      <w:r w:rsidRPr="000576D3">
        <w:rPr>
          <w:color w:val="auto"/>
        </w:rPr>
        <w:t xml:space="preserve"> helpful comments </w:t>
      </w:r>
      <w:r w:rsidR="00003064" w:rsidRPr="000576D3">
        <w:rPr>
          <w:color w:val="auto"/>
        </w:rPr>
        <w:t xml:space="preserve">on this </w:t>
      </w:r>
      <w:r w:rsidR="000410D8" w:rsidRPr="000576D3">
        <w:rPr>
          <w:color w:val="auto"/>
        </w:rPr>
        <w:t xml:space="preserve">manuscript. </w:t>
      </w:r>
      <w:r w:rsidR="001B5C6C" w:rsidRPr="000576D3">
        <w:rPr>
          <w:color w:val="auto"/>
        </w:rPr>
        <w:t>PJS</w:t>
      </w:r>
      <w:r w:rsidR="00940BEB" w:rsidRPr="000576D3">
        <w:rPr>
          <w:color w:val="auto"/>
        </w:rPr>
        <w:t xml:space="preserve"> - </w:t>
      </w:r>
      <w:r w:rsidR="000410D8" w:rsidRPr="000576D3">
        <w:rPr>
          <w:color w:val="auto"/>
        </w:rPr>
        <w:t xml:space="preserve">Ball State University </w:t>
      </w:r>
      <w:r w:rsidR="00940BEB" w:rsidRPr="000576D3">
        <w:rPr>
          <w:color w:val="auto"/>
        </w:rPr>
        <w:t xml:space="preserve">laboratory </w:t>
      </w:r>
      <w:r w:rsidR="000410D8" w:rsidRPr="000576D3">
        <w:rPr>
          <w:color w:val="auto"/>
        </w:rPr>
        <w:t>startup</w:t>
      </w:r>
      <w:r w:rsidR="00940BEB" w:rsidRPr="000576D3">
        <w:rPr>
          <w:color w:val="auto"/>
        </w:rPr>
        <w:t xml:space="preserve"> funds;</w:t>
      </w:r>
      <w:r w:rsidR="00341EBF" w:rsidRPr="000576D3">
        <w:rPr>
          <w:color w:val="auto"/>
        </w:rPr>
        <w:t xml:space="preserve"> DAB</w:t>
      </w:r>
      <w:r w:rsidR="00940BEB" w:rsidRPr="000576D3">
        <w:rPr>
          <w:color w:val="auto"/>
        </w:rPr>
        <w:t xml:space="preserve"> -</w:t>
      </w:r>
      <w:r w:rsidR="00341EBF" w:rsidRPr="000576D3">
        <w:rPr>
          <w:color w:val="auto"/>
        </w:rPr>
        <w:t xml:space="preserve"> grant </w:t>
      </w:r>
      <w:r w:rsidR="00341EBF" w:rsidRPr="000576D3">
        <w:rPr>
          <w:rStyle w:val="fltlft"/>
          <w:color w:val="auto"/>
        </w:rPr>
        <w:t xml:space="preserve">1R15AI130950-01. </w:t>
      </w:r>
    </w:p>
    <w:p w14:paraId="2D96E92E" w14:textId="72F287DC" w:rsidR="00AA03DF" w:rsidRPr="000576D3" w:rsidRDefault="00AA03DF" w:rsidP="000576D3">
      <w:pPr>
        <w:widowControl/>
        <w:rPr>
          <w:b/>
          <w:bCs/>
          <w:color w:val="auto"/>
        </w:rPr>
      </w:pPr>
    </w:p>
    <w:p w14:paraId="5D52ED8B" w14:textId="348297C1" w:rsidR="00AA03DF" w:rsidRPr="000576D3" w:rsidRDefault="00AA03DF" w:rsidP="000576D3">
      <w:pPr>
        <w:pStyle w:val="NormalWeb"/>
        <w:widowControl/>
        <w:spacing w:before="0" w:beforeAutospacing="0" w:after="0" w:afterAutospacing="0"/>
        <w:rPr>
          <w:color w:val="auto"/>
        </w:rPr>
      </w:pPr>
      <w:r w:rsidRPr="000576D3">
        <w:rPr>
          <w:b/>
          <w:color w:val="auto"/>
        </w:rPr>
        <w:t>DISCLOSURES</w:t>
      </w:r>
      <w:r w:rsidRPr="000576D3">
        <w:rPr>
          <w:b/>
          <w:bCs/>
          <w:color w:val="auto"/>
        </w:rPr>
        <w:t>:</w:t>
      </w:r>
    </w:p>
    <w:p w14:paraId="4E0C3135" w14:textId="261C2569" w:rsidR="007A4DD6" w:rsidRPr="000576D3" w:rsidRDefault="00003064" w:rsidP="000576D3">
      <w:pPr>
        <w:widowControl/>
        <w:rPr>
          <w:color w:val="auto"/>
        </w:rPr>
      </w:pPr>
      <w:r w:rsidRPr="000576D3">
        <w:rPr>
          <w:color w:val="auto"/>
        </w:rPr>
        <w:t xml:space="preserve">None to disclose. </w:t>
      </w:r>
    </w:p>
    <w:p w14:paraId="66030076" w14:textId="77777777" w:rsidR="00AA03DF" w:rsidRPr="000576D3" w:rsidRDefault="00AA03DF" w:rsidP="000576D3">
      <w:pPr>
        <w:widowControl/>
        <w:rPr>
          <w:color w:val="auto"/>
        </w:rPr>
      </w:pPr>
    </w:p>
    <w:p w14:paraId="315B4FAD" w14:textId="40C75977" w:rsidR="00B32616" w:rsidRPr="000576D3" w:rsidRDefault="009726EE" w:rsidP="000576D3">
      <w:pPr>
        <w:widowControl/>
        <w:rPr>
          <w:b/>
          <w:color w:val="auto"/>
        </w:rPr>
      </w:pPr>
      <w:r w:rsidRPr="000576D3">
        <w:rPr>
          <w:b/>
          <w:bCs/>
          <w:color w:val="auto"/>
        </w:rPr>
        <w:t>REFERENCES</w:t>
      </w:r>
      <w:r w:rsidR="00D04760" w:rsidRPr="000576D3">
        <w:rPr>
          <w:b/>
          <w:bCs/>
          <w:color w:val="auto"/>
        </w:rPr>
        <w:t>:</w:t>
      </w:r>
    </w:p>
    <w:p w14:paraId="25C49BAC" w14:textId="55D102E0" w:rsidR="008E58FD" w:rsidRPr="000576D3" w:rsidRDefault="00A6599F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fldChar w:fldCharType="begin"/>
      </w:r>
      <w:r w:rsidRPr="000576D3">
        <w:rPr>
          <w:noProof w:val="0"/>
          <w:color w:val="auto"/>
        </w:rPr>
        <w:instrText xml:space="preserve"> ADDIN EN.REFLIST </w:instrText>
      </w:r>
      <w:r w:rsidRPr="000576D3">
        <w:rPr>
          <w:noProof w:val="0"/>
          <w:color w:val="auto"/>
        </w:rPr>
        <w:fldChar w:fldCharType="separate"/>
      </w:r>
      <w:r w:rsidR="008E58FD" w:rsidRPr="000576D3">
        <w:rPr>
          <w:noProof w:val="0"/>
          <w:color w:val="auto"/>
        </w:rPr>
        <w:t>1</w:t>
      </w:r>
      <w:r w:rsidR="00296769" w:rsidRPr="000576D3">
        <w:rPr>
          <w:noProof w:val="0"/>
          <w:color w:val="auto"/>
        </w:rPr>
        <w:t xml:space="preserve"> </w:t>
      </w:r>
      <w:r w:rsidR="008E58FD" w:rsidRPr="000576D3">
        <w:rPr>
          <w:noProof w:val="0"/>
          <w:color w:val="auto"/>
        </w:rPr>
        <w:t>Boccaletto, P.</w:t>
      </w:r>
      <w:r w:rsidR="00296769" w:rsidRPr="000576D3">
        <w:rPr>
          <w:i/>
          <w:noProof w:val="0"/>
          <w:color w:val="auto"/>
        </w:rPr>
        <w:t xml:space="preserve"> et al.</w:t>
      </w:r>
      <w:r w:rsidR="008E58FD" w:rsidRPr="000576D3">
        <w:rPr>
          <w:noProof w:val="0"/>
          <w:color w:val="auto"/>
        </w:rPr>
        <w:t xml:space="preserve"> MODOMICS: a database of RNA modification pathways. 2017 update. </w:t>
      </w:r>
      <w:r w:rsidR="00C85A56" w:rsidRPr="000576D3">
        <w:rPr>
          <w:i/>
          <w:noProof w:val="0"/>
          <w:color w:val="auto"/>
        </w:rPr>
        <w:t>Nucleic Acids Research</w:t>
      </w:r>
      <w:r w:rsidR="008E58FD" w:rsidRPr="000576D3">
        <w:rPr>
          <w:i/>
          <w:noProof w:val="0"/>
          <w:color w:val="auto"/>
        </w:rPr>
        <w:t>.</w:t>
      </w:r>
      <w:r w:rsidR="008E58FD" w:rsidRPr="000576D3">
        <w:rPr>
          <w:noProof w:val="0"/>
          <w:color w:val="auto"/>
        </w:rPr>
        <w:t xml:space="preserve"> </w:t>
      </w:r>
      <w:r w:rsidR="008E58FD" w:rsidRPr="000576D3">
        <w:rPr>
          <w:b/>
          <w:noProof w:val="0"/>
          <w:color w:val="auto"/>
        </w:rPr>
        <w:t>46</w:t>
      </w:r>
      <w:r w:rsidR="008E58FD" w:rsidRPr="000576D3">
        <w:rPr>
          <w:noProof w:val="0"/>
          <w:color w:val="auto"/>
        </w:rPr>
        <w:t xml:space="preserve"> (D1), D303-d307, doi:10.1093/nar/gkx1030, (2018).</w:t>
      </w:r>
    </w:p>
    <w:p w14:paraId="212C3E6A" w14:textId="4E682F67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Lewis, C. J., Pan, T. &amp; Kalsotra, A. RNA modifications and structures cooperate to guide RNA-protein interactions. </w:t>
      </w:r>
      <w:r w:rsidRPr="000576D3">
        <w:rPr>
          <w:i/>
          <w:noProof w:val="0"/>
          <w:color w:val="auto"/>
        </w:rPr>
        <w:t>Nat</w:t>
      </w:r>
      <w:r w:rsidR="003E2C43" w:rsidRPr="000576D3">
        <w:rPr>
          <w:i/>
          <w:noProof w:val="0"/>
          <w:color w:val="auto"/>
        </w:rPr>
        <w:t>ure</w:t>
      </w:r>
      <w:r w:rsidRPr="000576D3">
        <w:rPr>
          <w:i/>
          <w:noProof w:val="0"/>
          <w:color w:val="auto"/>
        </w:rPr>
        <w:t xml:space="preserve"> Rev</w:t>
      </w:r>
      <w:r w:rsidR="003E2C43" w:rsidRPr="000576D3">
        <w:rPr>
          <w:i/>
          <w:noProof w:val="0"/>
          <w:color w:val="auto"/>
        </w:rPr>
        <w:t>iews:</w:t>
      </w:r>
      <w:r w:rsidRPr="000576D3">
        <w:rPr>
          <w:i/>
          <w:noProof w:val="0"/>
          <w:color w:val="auto"/>
        </w:rPr>
        <w:t xml:space="preserve"> </w:t>
      </w:r>
      <w:r w:rsidR="00C85A56" w:rsidRPr="000576D3">
        <w:rPr>
          <w:i/>
          <w:noProof w:val="0"/>
          <w:color w:val="auto"/>
        </w:rPr>
        <w:t>Molecular and Cellular Biology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8</w:t>
      </w:r>
      <w:r w:rsidRPr="000576D3">
        <w:rPr>
          <w:noProof w:val="0"/>
          <w:color w:val="auto"/>
        </w:rPr>
        <w:t xml:space="preserve"> (3), 202-210, doi:10.1038/nrm.2016.163, (2017).</w:t>
      </w:r>
    </w:p>
    <w:p w14:paraId="2DFB38C4" w14:textId="65E6563D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Soll, D. Enzymatic modification of transfer RNA. </w:t>
      </w:r>
      <w:r w:rsidRPr="000576D3">
        <w:rPr>
          <w:i/>
          <w:noProof w:val="0"/>
          <w:color w:val="auto"/>
        </w:rPr>
        <w:t>Science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73</w:t>
      </w:r>
      <w:r w:rsidRPr="000576D3">
        <w:rPr>
          <w:noProof w:val="0"/>
          <w:color w:val="auto"/>
        </w:rPr>
        <w:t xml:space="preserve"> (3994), 293-299 (1971).</w:t>
      </w:r>
    </w:p>
    <w:p w14:paraId="2B1B376B" w14:textId="52320921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4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Schweizer, U., Bohleber, S. &amp; Fradejas-Villar, N. The modified base isopentenyladenosine and its derivatives in tRNA. </w:t>
      </w:r>
      <w:r w:rsidRPr="000576D3">
        <w:rPr>
          <w:i/>
          <w:noProof w:val="0"/>
          <w:color w:val="auto"/>
        </w:rPr>
        <w:t>RNA Biol</w:t>
      </w:r>
      <w:r w:rsidR="003E2C43" w:rsidRPr="000576D3">
        <w:rPr>
          <w:i/>
          <w:noProof w:val="0"/>
          <w:color w:val="auto"/>
        </w:rPr>
        <w:t>ogy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4</w:t>
      </w:r>
      <w:r w:rsidRPr="000576D3">
        <w:rPr>
          <w:noProof w:val="0"/>
          <w:color w:val="auto"/>
        </w:rPr>
        <w:t xml:space="preserve"> (9), 1197-1208, doi:10.1080/15476286.2017.1294309, (2017).</w:t>
      </w:r>
    </w:p>
    <w:p w14:paraId="0347333F" w14:textId="650BEC9D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5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Persson, B. C., Esberg, B., Olafsson, O. &amp; Bjork, G. R. Synthesis and function of isopentenyl adenosine derivatives in tRNA. </w:t>
      </w:r>
      <w:r w:rsidRPr="000576D3">
        <w:rPr>
          <w:i/>
          <w:noProof w:val="0"/>
          <w:color w:val="auto"/>
        </w:rPr>
        <w:t>Biochimie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76</w:t>
      </w:r>
      <w:r w:rsidRPr="000576D3">
        <w:rPr>
          <w:noProof w:val="0"/>
          <w:color w:val="auto"/>
        </w:rPr>
        <w:t xml:space="preserve"> (12), 1152-1160 (1994).</w:t>
      </w:r>
    </w:p>
    <w:p w14:paraId="2EDEE244" w14:textId="3584A130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6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Urbonavicius, J., Qian, Q., Durand, J. M., Hagervall, T. G. &amp; Bjork, G. R. Improvement of reading frame maintenance is a common function for several tRNA modifications. </w:t>
      </w:r>
      <w:r w:rsidR="003E2C43" w:rsidRPr="000576D3">
        <w:rPr>
          <w:i/>
          <w:noProof w:val="0"/>
          <w:color w:val="auto"/>
        </w:rPr>
        <w:t>EMBO Journal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20</w:t>
      </w:r>
      <w:r w:rsidRPr="000576D3">
        <w:rPr>
          <w:noProof w:val="0"/>
          <w:color w:val="auto"/>
        </w:rPr>
        <w:t xml:space="preserve"> (17), 4863-4873, doi:10.1093/emboj/20.17.4863, (2001).</w:t>
      </w:r>
    </w:p>
    <w:p w14:paraId="51356F73" w14:textId="67FE9AA1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7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Aubee, J. I., Olu, M. &amp; Thompson, K. M. The i6A37 tRNA modification is essential for proper decoding of UUX-Leucine codons during rpoS and iraP translation. </w:t>
      </w:r>
      <w:r w:rsidRPr="000576D3">
        <w:rPr>
          <w:i/>
          <w:noProof w:val="0"/>
          <w:color w:val="auto"/>
        </w:rPr>
        <w:t>RNA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22</w:t>
      </w:r>
      <w:r w:rsidRPr="000576D3">
        <w:rPr>
          <w:noProof w:val="0"/>
          <w:color w:val="auto"/>
        </w:rPr>
        <w:t xml:space="preserve"> (5), 729-742, doi:10.1261/rna.053165.115, (2016).</w:t>
      </w:r>
    </w:p>
    <w:p w14:paraId="25B67527" w14:textId="0F717266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8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Caillet, J. &amp; Droogmans, L. Molecular cloning of the Escherichia coli miaA gene involved in the formation of delta 2-isopentenyl adenosine in tRNA. </w:t>
      </w:r>
      <w:r w:rsidRPr="000576D3">
        <w:rPr>
          <w:i/>
          <w:noProof w:val="0"/>
          <w:color w:val="auto"/>
        </w:rPr>
        <w:t>J</w:t>
      </w:r>
      <w:r w:rsidR="003E2C43" w:rsidRPr="000576D3">
        <w:rPr>
          <w:i/>
          <w:noProof w:val="0"/>
          <w:color w:val="auto"/>
        </w:rPr>
        <w:t>ournal of</w:t>
      </w:r>
      <w:r w:rsidRPr="000576D3">
        <w:rPr>
          <w:i/>
          <w:noProof w:val="0"/>
          <w:color w:val="auto"/>
        </w:rPr>
        <w:t xml:space="preserve"> Bacteriol</w:t>
      </w:r>
      <w:r w:rsidR="003E2C43" w:rsidRPr="000576D3">
        <w:rPr>
          <w:i/>
          <w:noProof w:val="0"/>
          <w:color w:val="auto"/>
        </w:rPr>
        <w:t>ogy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70</w:t>
      </w:r>
      <w:r w:rsidRPr="000576D3">
        <w:rPr>
          <w:noProof w:val="0"/>
          <w:color w:val="auto"/>
        </w:rPr>
        <w:t xml:space="preserve"> (9), 4147-4152 (1988).</w:t>
      </w:r>
    </w:p>
    <w:p w14:paraId="737D2F61" w14:textId="5F5C652B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9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Soderberg, T. &amp; Poulter, C. D. Escherichia coli dimethylallyl diphosphate:tRNA dimethylallyltransferase: essential elements for recognition of tRNA substrates within the anticodon stem-loop. </w:t>
      </w:r>
      <w:r w:rsidRPr="000576D3">
        <w:rPr>
          <w:i/>
          <w:noProof w:val="0"/>
          <w:color w:val="auto"/>
        </w:rPr>
        <w:t>Biochemistry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39</w:t>
      </w:r>
      <w:r w:rsidRPr="000576D3">
        <w:rPr>
          <w:noProof w:val="0"/>
          <w:color w:val="auto"/>
        </w:rPr>
        <w:t xml:space="preserve"> (21), 6546-6553 (2000).</w:t>
      </w:r>
    </w:p>
    <w:p w14:paraId="30403D3A" w14:textId="3C288940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10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Dihanich, M. E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Isolation and characterization of MOD5, a gene required for isopentenylation of cytoplasmic and mitochondrial tRNAs of Saccharomyces cerevisiae. </w:t>
      </w:r>
      <w:r w:rsidR="00C85A56" w:rsidRPr="000576D3">
        <w:rPr>
          <w:i/>
          <w:noProof w:val="0"/>
          <w:color w:val="auto"/>
        </w:rPr>
        <w:t>Molecular and Cellular Biology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7</w:t>
      </w:r>
      <w:r w:rsidRPr="000576D3">
        <w:rPr>
          <w:noProof w:val="0"/>
          <w:color w:val="auto"/>
        </w:rPr>
        <w:t xml:space="preserve"> (1), 177-184 (1987).</w:t>
      </w:r>
    </w:p>
    <w:p w14:paraId="752F37F5" w14:textId="16EF9560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11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Lemieux, J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Regulation of physiological rates in Caenorhabditis elegans by a tRNA-modifying enzyme in the mitochondria. </w:t>
      </w:r>
      <w:r w:rsidRPr="000576D3">
        <w:rPr>
          <w:i/>
          <w:noProof w:val="0"/>
          <w:color w:val="auto"/>
        </w:rPr>
        <w:t>Genetics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59</w:t>
      </w:r>
      <w:r w:rsidRPr="000576D3">
        <w:rPr>
          <w:noProof w:val="0"/>
          <w:color w:val="auto"/>
        </w:rPr>
        <w:t xml:space="preserve"> (1), 147-157 (2001).</w:t>
      </w:r>
    </w:p>
    <w:p w14:paraId="42FE7862" w14:textId="45D0EE9B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lastRenderedPageBreak/>
        <w:t>12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Golovko, A., Sitbon, F., Tillberg, E. &amp; Nicander, B. Identification of a tRNA isopentenyltransferase gene from Arabidopsis thaliana. </w:t>
      </w:r>
      <w:r w:rsidRPr="000576D3">
        <w:rPr>
          <w:i/>
          <w:noProof w:val="0"/>
          <w:color w:val="auto"/>
        </w:rPr>
        <w:t>Plant Mol</w:t>
      </w:r>
      <w:r w:rsidR="003E2C43" w:rsidRPr="000576D3">
        <w:rPr>
          <w:i/>
          <w:noProof w:val="0"/>
          <w:color w:val="auto"/>
        </w:rPr>
        <w:t>ecular</w:t>
      </w:r>
      <w:r w:rsidRPr="000576D3">
        <w:rPr>
          <w:i/>
          <w:noProof w:val="0"/>
          <w:color w:val="auto"/>
        </w:rPr>
        <w:t xml:space="preserve"> Biol</w:t>
      </w:r>
      <w:r w:rsidR="003E2C43" w:rsidRPr="000576D3">
        <w:rPr>
          <w:i/>
          <w:noProof w:val="0"/>
          <w:color w:val="auto"/>
        </w:rPr>
        <w:t>ogy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49</w:t>
      </w:r>
      <w:r w:rsidRPr="000576D3">
        <w:rPr>
          <w:noProof w:val="0"/>
          <w:color w:val="auto"/>
        </w:rPr>
        <w:t xml:space="preserve"> (2), 161-169 (2002).</w:t>
      </w:r>
    </w:p>
    <w:p w14:paraId="14DD66B4" w14:textId="7A263BC8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13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Warner, G. J., Rusconi, C. P., White, I. E. &amp; Faust, J. R. Identification and sequencing of two isopentenyladenosine-modified transfer RNAs from Chinese hamster ovary cells. </w:t>
      </w:r>
      <w:r w:rsidR="00C85A56" w:rsidRPr="000576D3">
        <w:rPr>
          <w:i/>
          <w:noProof w:val="0"/>
          <w:color w:val="auto"/>
        </w:rPr>
        <w:t>Nucleic Acids Research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26</w:t>
      </w:r>
      <w:r w:rsidRPr="000576D3">
        <w:rPr>
          <w:noProof w:val="0"/>
          <w:color w:val="auto"/>
        </w:rPr>
        <w:t xml:space="preserve"> (23), 5533-5535 (1998).</w:t>
      </w:r>
    </w:p>
    <w:p w14:paraId="59D875AC" w14:textId="497D6A65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14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Golovko, A., Hjalm, G., Sitbon, F. &amp; Nicander, B. Cloning of a human tRNA isopentenyl transferase. </w:t>
      </w:r>
      <w:r w:rsidRPr="000576D3">
        <w:rPr>
          <w:i/>
          <w:noProof w:val="0"/>
          <w:color w:val="auto"/>
        </w:rPr>
        <w:t>Gene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258</w:t>
      </w:r>
      <w:r w:rsidRPr="000576D3">
        <w:rPr>
          <w:noProof w:val="0"/>
          <w:color w:val="auto"/>
        </w:rPr>
        <w:t xml:space="preserve"> (1-2), 85-93 (2000).</w:t>
      </w:r>
    </w:p>
    <w:p w14:paraId="4513E583" w14:textId="172437A7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15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Kernohan, K. D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Matchmaking facilitates the diagnosis of an autosomal-recessive mitochondrial disease caused by biallelic mutation of the tRNA isopentenyltransferase (TRIT1) gene. </w:t>
      </w:r>
      <w:r w:rsidRPr="000576D3">
        <w:rPr>
          <w:i/>
          <w:noProof w:val="0"/>
          <w:color w:val="auto"/>
        </w:rPr>
        <w:t>Hum</w:t>
      </w:r>
      <w:r w:rsidR="003E2C43" w:rsidRPr="000576D3">
        <w:rPr>
          <w:i/>
          <w:noProof w:val="0"/>
          <w:color w:val="auto"/>
        </w:rPr>
        <w:t>an</w:t>
      </w:r>
      <w:r w:rsidRPr="000576D3">
        <w:rPr>
          <w:i/>
          <w:noProof w:val="0"/>
          <w:color w:val="auto"/>
        </w:rPr>
        <w:t xml:space="preserve"> Mutat</w:t>
      </w:r>
      <w:r w:rsidR="003E2C43" w:rsidRPr="000576D3">
        <w:rPr>
          <w:i/>
          <w:noProof w:val="0"/>
          <w:color w:val="auto"/>
        </w:rPr>
        <w:t>ions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38</w:t>
      </w:r>
      <w:r w:rsidRPr="000576D3">
        <w:rPr>
          <w:noProof w:val="0"/>
          <w:color w:val="auto"/>
        </w:rPr>
        <w:t xml:space="preserve"> (5), 511-516, doi:10.1002/humu.23196, (2017).</w:t>
      </w:r>
    </w:p>
    <w:p w14:paraId="0CF62B01" w14:textId="086478D5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16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Yarham, J. W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Defective i6A37 modification of mitochondrial and cytosolic tRNAs results from pathogenic mutations in TRIT1 and its substrate tRNA. </w:t>
      </w:r>
      <w:r w:rsidRPr="000576D3">
        <w:rPr>
          <w:i/>
          <w:noProof w:val="0"/>
          <w:color w:val="auto"/>
        </w:rPr>
        <w:t>PLoS Genet</w:t>
      </w:r>
      <w:r w:rsidR="003E2C43" w:rsidRPr="000576D3">
        <w:rPr>
          <w:i/>
          <w:noProof w:val="0"/>
          <w:color w:val="auto"/>
        </w:rPr>
        <w:t>ics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0</w:t>
      </w:r>
      <w:r w:rsidRPr="000576D3">
        <w:rPr>
          <w:noProof w:val="0"/>
          <w:color w:val="auto"/>
        </w:rPr>
        <w:t xml:space="preserve"> (6), e1004424, doi:10.1371/journal.pgen.1004424, (2014).</w:t>
      </w:r>
    </w:p>
    <w:p w14:paraId="12C8F0FB" w14:textId="2E185387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17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Smaldino, P. J., Read, D. F., Pratt-Hyatt, M., Hopper, A. K. &amp; Engelke, D. R. The cytoplasmic and nuclear populations of the eukaryote tRNA-isopentenyl transferase have distinct functions with implications in human cancer. </w:t>
      </w:r>
      <w:r w:rsidRPr="000576D3">
        <w:rPr>
          <w:i/>
          <w:noProof w:val="0"/>
          <w:color w:val="auto"/>
        </w:rPr>
        <w:t>Gene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556</w:t>
      </w:r>
      <w:r w:rsidRPr="000576D3">
        <w:rPr>
          <w:noProof w:val="0"/>
          <w:color w:val="auto"/>
        </w:rPr>
        <w:t xml:space="preserve"> (1), 13-18, doi:10.1016/j.gene.2014.09.049, (2015).</w:t>
      </w:r>
    </w:p>
    <w:p w14:paraId="34EA6DC4" w14:textId="27D05833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18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Lamichhane, T. N., Mattijssen, S. &amp; Maraia, R. J. Human cells have a limited set of tRNA anticodon loop substrates of the tRNA isopentenyltransferase TRIT1 tumor suppressor. </w:t>
      </w:r>
      <w:r w:rsidR="00C85A56" w:rsidRPr="000576D3">
        <w:rPr>
          <w:i/>
          <w:noProof w:val="0"/>
          <w:color w:val="auto"/>
        </w:rPr>
        <w:t>Molecular and Cellular Biology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33</w:t>
      </w:r>
      <w:r w:rsidRPr="000576D3">
        <w:rPr>
          <w:noProof w:val="0"/>
          <w:color w:val="auto"/>
        </w:rPr>
        <w:t xml:space="preserve"> (24), 4900-4908, doi:10.1128/mcb.01041-13, (2013).</w:t>
      </w:r>
    </w:p>
    <w:p w14:paraId="2D3EBA5F" w14:textId="7ED46FC5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19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Swoboda, R. K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Antimelanoma CTL recognizes peptides derived from an ORF transcribed from the antisense strand of the 3' untranslated region of TRIT1. </w:t>
      </w:r>
      <w:r w:rsidR="003E2C43" w:rsidRPr="000576D3">
        <w:rPr>
          <w:i/>
          <w:noProof w:val="0"/>
          <w:color w:val="auto"/>
        </w:rPr>
        <w:t xml:space="preserve">Molecular Therapy </w:t>
      </w:r>
      <w:proofErr w:type="spellStart"/>
      <w:r w:rsidR="003E2C43" w:rsidRPr="000576D3">
        <w:rPr>
          <w:i/>
          <w:noProof w:val="0"/>
          <w:color w:val="auto"/>
        </w:rPr>
        <w:t>Oncolytics</w:t>
      </w:r>
      <w:proofErr w:type="spellEnd"/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</w:t>
      </w:r>
      <w:r w:rsidR="003E2C43" w:rsidRPr="000576D3">
        <w:rPr>
          <w:b/>
          <w:noProof w:val="0"/>
          <w:color w:val="auto"/>
        </w:rPr>
        <w:t>,</w:t>
      </w:r>
      <w:r w:rsidRPr="000576D3">
        <w:rPr>
          <w:noProof w:val="0"/>
          <w:color w:val="auto"/>
        </w:rPr>
        <w:t xml:space="preserve"> 14009, doi:10.1038/mto.2014.9, (2015).</w:t>
      </w:r>
    </w:p>
    <w:p w14:paraId="42B28733" w14:textId="33C8FB52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0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Yue, Z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Identification of breast cancer candidate genes using gene co-expression and protein-protein interaction information. </w:t>
      </w:r>
      <w:r w:rsidRPr="000576D3">
        <w:rPr>
          <w:i/>
          <w:noProof w:val="0"/>
          <w:color w:val="auto"/>
        </w:rPr>
        <w:t>Oncotarget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7</w:t>
      </w:r>
      <w:r w:rsidRPr="000576D3">
        <w:rPr>
          <w:noProof w:val="0"/>
          <w:color w:val="auto"/>
        </w:rPr>
        <w:t xml:space="preserve"> (24), 36092-36100, doi:10.18632/oncotarget.9132, (2016).</w:t>
      </w:r>
    </w:p>
    <w:p w14:paraId="5C35C8FE" w14:textId="7ED98D8B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1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Chen, S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Association of polymorphisms and haplotype in the region of TRIT1, MYCL1 and MFSD2A with the risk and clinicopathological features of gastric cancer in a southeast Chinese population. </w:t>
      </w:r>
      <w:r w:rsidRPr="000576D3">
        <w:rPr>
          <w:i/>
          <w:noProof w:val="0"/>
          <w:color w:val="auto"/>
        </w:rPr>
        <w:t>Carcinogenesis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34</w:t>
      </w:r>
      <w:r w:rsidRPr="000576D3">
        <w:rPr>
          <w:noProof w:val="0"/>
          <w:color w:val="auto"/>
        </w:rPr>
        <w:t xml:space="preserve"> (5), 1018-1024, doi:10.1093/carcin/bgt010, (2013).</w:t>
      </w:r>
    </w:p>
    <w:p w14:paraId="407B7A2D" w14:textId="63F507CE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2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Spinola, M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Identification and functional characterization of the candidate tumor suppressor gene TRIT1 in human lung cancer. </w:t>
      </w:r>
      <w:r w:rsidRPr="000576D3">
        <w:rPr>
          <w:i/>
          <w:noProof w:val="0"/>
          <w:color w:val="auto"/>
        </w:rPr>
        <w:t>Oncogene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24</w:t>
      </w:r>
      <w:r w:rsidRPr="000576D3">
        <w:rPr>
          <w:noProof w:val="0"/>
          <w:color w:val="auto"/>
        </w:rPr>
        <w:t xml:space="preserve"> (35), 5502-5509, doi:10.1038/sj.onc.1208687, (2005).</w:t>
      </w:r>
    </w:p>
    <w:p w14:paraId="39A79917" w14:textId="157DEC23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3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Spinola, M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Ethnic differences in frequencies of gene polymorphisms in the MYCL1 region and modulation of lung cancer patients' survival. </w:t>
      </w:r>
      <w:r w:rsidRPr="000576D3">
        <w:rPr>
          <w:i/>
          <w:noProof w:val="0"/>
          <w:color w:val="auto"/>
        </w:rPr>
        <w:t>Lung Cancer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55</w:t>
      </w:r>
      <w:r w:rsidRPr="000576D3">
        <w:rPr>
          <w:noProof w:val="0"/>
          <w:color w:val="auto"/>
        </w:rPr>
        <w:t xml:space="preserve"> (3), 271-277, doi:10.1016/j.lungcan.2006.10.023, (2007).</w:t>
      </w:r>
    </w:p>
    <w:p w14:paraId="64E9A0D0" w14:textId="36D0D134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4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Read, D. F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Aggregation of Mod5 is affected by tRNA binding with implications for tRNA gene-mediated silencing. </w:t>
      </w:r>
      <w:r w:rsidRPr="000576D3">
        <w:rPr>
          <w:i/>
          <w:noProof w:val="0"/>
          <w:color w:val="auto"/>
        </w:rPr>
        <w:t>FEBS Let</w:t>
      </w:r>
      <w:r w:rsidR="00C85A56" w:rsidRPr="000576D3">
        <w:rPr>
          <w:i/>
          <w:noProof w:val="0"/>
          <w:color w:val="auto"/>
        </w:rPr>
        <w:t>ters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591</w:t>
      </w:r>
      <w:r w:rsidRPr="000576D3">
        <w:rPr>
          <w:noProof w:val="0"/>
          <w:color w:val="auto"/>
        </w:rPr>
        <w:t xml:space="preserve"> (11), 1601-1610, doi:10.1002/1873-3468.12627, (2017).</w:t>
      </w:r>
    </w:p>
    <w:p w14:paraId="5BA15108" w14:textId="358F8AD4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5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Waller, T. J., Read, D. F., Engelke, D. R. &amp; Smaldino, P. J. The human tRNA-modifying protein, TRIT1, forms amyloid fibers </w:t>
      </w:r>
      <w:r w:rsidR="00296769" w:rsidRPr="000576D3">
        <w:rPr>
          <w:i/>
          <w:noProof w:val="0"/>
          <w:color w:val="auto"/>
        </w:rPr>
        <w:t>in vitro</w:t>
      </w:r>
      <w:r w:rsidRPr="000576D3">
        <w:rPr>
          <w:noProof w:val="0"/>
          <w:color w:val="auto"/>
        </w:rPr>
        <w:t xml:space="preserve">. </w:t>
      </w:r>
      <w:r w:rsidRPr="000576D3">
        <w:rPr>
          <w:i/>
          <w:noProof w:val="0"/>
          <w:color w:val="auto"/>
        </w:rPr>
        <w:t>Gene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612</w:t>
      </w:r>
      <w:r w:rsidR="003E2C43" w:rsidRPr="000576D3">
        <w:rPr>
          <w:b/>
          <w:noProof w:val="0"/>
          <w:color w:val="auto"/>
        </w:rPr>
        <w:t>,</w:t>
      </w:r>
      <w:r w:rsidRPr="000576D3">
        <w:rPr>
          <w:noProof w:val="0"/>
          <w:color w:val="auto"/>
        </w:rPr>
        <w:t xml:space="preserve"> 19-24, doi:10.1016/j.gene.2016.10.041, (2017).</w:t>
      </w:r>
    </w:p>
    <w:p w14:paraId="7DBB0EFB" w14:textId="7B9D44FD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6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Suzuki, G., Shimazu, N. &amp; Tanaka, M. A yeast prion, Mod5, promotes acquired drug resistance and cell survival under environmental stress. </w:t>
      </w:r>
      <w:r w:rsidRPr="000576D3">
        <w:rPr>
          <w:i/>
          <w:noProof w:val="0"/>
          <w:color w:val="auto"/>
        </w:rPr>
        <w:t>Science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336</w:t>
      </w:r>
      <w:r w:rsidRPr="000576D3">
        <w:rPr>
          <w:noProof w:val="0"/>
          <w:color w:val="auto"/>
        </w:rPr>
        <w:t xml:space="preserve"> (6079), 355-359, doi:10.1126/science.1219491, (2012).</w:t>
      </w:r>
    </w:p>
    <w:p w14:paraId="4DC7802C" w14:textId="6E31B05A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lastRenderedPageBreak/>
        <w:t>27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Soderberg, T. &amp; Poulter, C. D. Escherichia coli dimethylallyl diphosphate:tRNA dimethylallyltransferase: site-directed mutagenesis of highly conserved residues. </w:t>
      </w:r>
      <w:r w:rsidRPr="000576D3">
        <w:rPr>
          <w:i/>
          <w:noProof w:val="0"/>
          <w:color w:val="auto"/>
        </w:rPr>
        <w:t>Biochemistry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40</w:t>
      </w:r>
      <w:r w:rsidRPr="000576D3">
        <w:rPr>
          <w:noProof w:val="0"/>
          <w:color w:val="auto"/>
        </w:rPr>
        <w:t xml:space="preserve"> (6), 1734-1740 (2001).</w:t>
      </w:r>
    </w:p>
    <w:p w14:paraId="09187F62" w14:textId="6512B1EB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8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Lamichhane, T. N., Blewett, N. H. &amp; Maraia, R. J. Plasticity and diversity of tRNA anticodon determinants of substrate recognition by eukaryotic A37 isopentenyltransferases. </w:t>
      </w:r>
      <w:r w:rsidRPr="000576D3">
        <w:rPr>
          <w:i/>
          <w:noProof w:val="0"/>
          <w:color w:val="auto"/>
        </w:rPr>
        <w:t>Rna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7</w:t>
      </w:r>
      <w:r w:rsidRPr="000576D3">
        <w:rPr>
          <w:noProof w:val="0"/>
          <w:color w:val="auto"/>
        </w:rPr>
        <w:t xml:space="preserve"> (10), 1846-1857, doi:10.1261/rna.2628611, (2011).</w:t>
      </w:r>
    </w:p>
    <w:p w14:paraId="495489C1" w14:textId="03F67C74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29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Lamichhane, T. N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Lack of tRNA modification isopentenyl-A37 alters mRNA decoding and causes metabolic deficiencies in fission yeast. </w:t>
      </w:r>
      <w:r w:rsidR="00C85A56" w:rsidRPr="000576D3">
        <w:rPr>
          <w:i/>
          <w:noProof w:val="0"/>
          <w:color w:val="auto"/>
        </w:rPr>
        <w:t>Molecular and Cellular Biology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33</w:t>
      </w:r>
      <w:r w:rsidRPr="000576D3">
        <w:rPr>
          <w:noProof w:val="0"/>
          <w:color w:val="auto"/>
        </w:rPr>
        <w:t xml:space="preserve"> (15), 2918-2929, doi:10.1128/mcb.00278-13, (2013).</w:t>
      </w:r>
    </w:p>
    <w:p w14:paraId="44E97179" w14:textId="22112956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0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Laten, H., Gorman, J. &amp; Bock, R. M. Isopentenyladenosine deficient tRNA from an antisuppressor mutant of Saccharomyces cerevisiae. </w:t>
      </w:r>
      <w:r w:rsidR="00C85A56" w:rsidRPr="000576D3">
        <w:rPr>
          <w:i/>
          <w:noProof w:val="0"/>
          <w:color w:val="auto"/>
        </w:rPr>
        <w:t>Nucleic Acids Research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5</w:t>
      </w:r>
      <w:r w:rsidRPr="000576D3">
        <w:rPr>
          <w:noProof w:val="0"/>
          <w:color w:val="auto"/>
        </w:rPr>
        <w:t xml:space="preserve"> (11), 4329-4342 (1978).</w:t>
      </w:r>
    </w:p>
    <w:p w14:paraId="4EFE2775" w14:textId="6A825752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1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Etcheverry, T., Colby, D. &amp; Guthrie, C. A precursor to a minor species of yeast tRNASer contains an intervening sequence. </w:t>
      </w:r>
      <w:r w:rsidRPr="000576D3">
        <w:rPr>
          <w:i/>
          <w:noProof w:val="0"/>
          <w:color w:val="auto"/>
        </w:rPr>
        <w:t>Cell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8</w:t>
      </w:r>
      <w:r w:rsidRPr="000576D3">
        <w:rPr>
          <w:noProof w:val="0"/>
          <w:color w:val="auto"/>
        </w:rPr>
        <w:t xml:space="preserve"> (1), 11-26 (1979).</w:t>
      </w:r>
    </w:p>
    <w:p w14:paraId="3A148848" w14:textId="076B8EC1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2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Yan, M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A high-throughput quantitative approach reveals more small RNA modifications in mouse liver and their correlation with diabetes. </w:t>
      </w:r>
      <w:r w:rsidR="00C85A56" w:rsidRPr="000576D3">
        <w:rPr>
          <w:i/>
          <w:noProof w:val="0"/>
          <w:color w:val="auto"/>
        </w:rPr>
        <w:t>Analytical Chemistry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85</w:t>
      </w:r>
      <w:r w:rsidRPr="000576D3">
        <w:rPr>
          <w:noProof w:val="0"/>
          <w:color w:val="auto"/>
        </w:rPr>
        <w:t xml:space="preserve"> (24), 12173-12181, doi:10.1021/ac4036026, (2013).</w:t>
      </w:r>
    </w:p>
    <w:p w14:paraId="0D3C4C99" w14:textId="445032AB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3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Su, D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Quantitative analysis of ribonucleoside modifications in tRNA by HPLC-coupled mass spectrometry. </w:t>
      </w:r>
      <w:r w:rsidR="00C85A56" w:rsidRPr="000576D3">
        <w:rPr>
          <w:i/>
          <w:noProof w:val="0"/>
          <w:color w:val="auto"/>
        </w:rPr>
        <w:t>Nature Protocols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9</w:t>
      </w:r>
      <w:r w:rsidRPr="000576D3">
        <w:rPr>
          <w:noProof w:val="0"/>
          <w:color w:val="auto"/>
        </w:rPr>
        <w:t xml:space="preserve"> (4), 828-841, doi:10.1038/nprot.2014.047, (2014).</w:t>
      </w:r>
    </w:p>
    <w:p w14:paraId="60C9D28C" w14:textId="27287241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4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Jonkhout, N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The RNA modification landscape in human disease. </w:t>
      </w:r>
      <w:r w:rsidRPr="000576D3">
        <w:rPr>
          <w:i/>
          <w:noProof w:val="0"/>
          <w:color w:val="auto"/>
        </w:rPr>
        <w:t>Rna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23</w:t>
      </w:r>
      <w:r w:rsidRPr="000576D3">
        <w:rPr>
          <w:noProof w:val="0"/>
          <w:color w:val="auto"/>
        </w:rPr>
        <w:t xml:space="preserve"> (12), 1754-1769, doi:10.1261/rna.063503.117, (2017).</w:t>
      </w:r>
    </w:p>
    <w:p w14:paraId="4C7B9FDB" w14:textId="7558146E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5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Dominissini, D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The dynamic N(1)-methyladenosine methylome in eukaryotic messenger RNA. </w:t>
      </w:r>
      <w:r w:rsidRPr="000576D3">
        <w:rPr>
          <w:i/>
          <w:noProof w:val="0"/>
          <w:color w:val="auto"/>
        </w:rPr>
        <w:t>Nature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530</w:t>
      </w:r>
      <w:r w:rsidRPr="000576D3">
        <w:rPr>
          <w:noProof w:val="0"/>
          <w:color w:val="auto"/>
        </w:rPr>
        <w:t xml:space="preserve"> (7591), 441-446, doi:10.1038/nature16998, (2016).</w:t>
      </w:r>
    </w:p>
    <w:p w14:paraId="58D8831B" w14:textId="6A171D43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6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Meyer, K. D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Comprehensive analysis of mRNA methylation reveals enrichment in 3' UTRs and near stop codons. </w:t>
      </w:r>
      <w:r w:rsidRPr="000576D3">
        <w:rPr>
          <w:i/>
          <w:noProof w:val="0"/>
          <w:color w:val="auto"/>
        </w:rPr>
        <w:t>Cell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49</w:t>
      </w:r>
      <w:r w:rsidRPr="000576D3">
        <w:rPr>
          <w:noProof w:val="0"/>
          <w:color w:val="auto"/>
        </w:rPr>
        <w:t xml:space="preserve"> (7), 1635-1646, doi:10.1016/j.cell.2012.05.003, (2012).</w:t>
      </w:r>
    </w:p>
    <w:p w14:paraId="4AA3767A" w14:textId="524DF9B2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7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Squires, J. E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Widespread occurrence of 5-methylcytosine in human coding and non-coding RNA. </w:t>
      </w:r>
      <w:r w:rsidR="00C85A56" w:rsidRPr="000576D3">
        <w:rPr>
          <w:i/>
          <w:noProof w:val="0"/>
          <w:color w:val="auto"/>
        </w:rPr>
        <w:t>Nucleic Acids Research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40</w:t>
      </w:r>
      <w:r w:rsidRPr="000576D3">
        <w:rPr>
          <w:noProof w:val="0"/>
          <w:color w:val="auto"/>
        </w:rPr>
        <w:t xml:space="preserve"> (11), 5023-5033, doi:10.1093/nar/gks144, (2012).</w:t>
      </w:r>
    </w:p>
    <w:p w14:paraId="685BA7C5" w14:textId="0D110572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8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Schwartz, S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Transcriptome-wide mapping reveals widespread dynamic-regulated pseudouridylation of ncRNA and mRNA. </w:t>
      </w:r>
      <w:r w:rsidRPr="000576D3">
        <w:rPr>
          <w:i/>
          <w:noProof w:val="0"/>
          <w:color w:val="auto"/>
        </w:rPr>
        <w:t>Cell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59</w:t>
      </w:r>
      <w:r w:rsidRPr="000576D3">
        <w:rPr>
          <w:noProof w:val="0"/>
          <w:color w:val="auto"/>
        </w:rPr>
        <w:t xml:space="preserve"> (1), 148-162, doi:10.1016/j.cell.2014.08.028, (2014).</w:t>
      </w:r>
    </w:p>
    <w:p w14:paraId="54096EF8" w14:textId="71E64D28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39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>Schwartz, S.</w:t>
      </w:r>
      <w:r w:rsidR="00296769" w:rsidRPr="000576D3">
        <w:rPr>
          <w:i/>
          <w:noProof w:val="0"/>
          <w:color w:val="auto"/>
        </w:rPr>
        <w:t xml:space="preserve"> et al.</w:t>
      </w:r>
      <w:r w:rsidRPr="000576D3">
        <w:rPr>
          <w:noProof w:val="0"/>
          <w:color w:val="auto"/>
        </w:rPr>
        <w:t xml:space="preserve"> High-resolution mapping reveals a conserved, widespread, dynamic mRNA methylation program in yeast meiosis. </w:t>
      </w:r>
      <w:r w:rsidRPr="000576D3">
        <w:rPr>
          <w:i/>
          <w:noProof w:val="0"/>
          <w:color w:val="auto"/>
        </w:rPr>
        <w:t>Cell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55</w:t>
      </w:r>
      <w:r w:rsidRPr="000576D3">
        <w:rPr>
          <w:noProof w:val="0"/>
          <w:color w:val="auto"/>
        </w:rPr>
        <w:t xml:space="preserve"> (6), 1409-1421, doi:10.1016/j.cell.2013.10.047, (2013).</w:t>
      </w:r>
    </w:p>
    <w:p w14:paraId="6C1A9B1D" w14:textId="147107A5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40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Behm-Ansmant, I., Helm, M. &amp; Motorin, Y. Use of specific chemical reagents for detection of modified nucleotides in RNA. </w:t>
      </w:r>
      <w:r w:rsidR="00C85A56" w:rsidRPr="000576D3">
        <w:rPr>
          <w:i/>
          <w:noProof w:val="0"/>
          <w:color w:val="auto"/>
        </w:rPr>
        <w:t>Journal of Nucleic Acids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2011</w:t>
      </w:r>
      <w:r w:rsidRPr="000576D3">
        <w:rPr>
          <w:noProof w:val="0"/>
          <w:color w:val="auto"/>
        </w:rPr>
        <w:t xml:space="preserve"> 408053, doi:10.4061/2011/408053, (2011).</w:t>
      </w:r>
    </w:p>
    <w:p w14:paraId="2DD30FAB" w14:textId="4F3F0095" w:rsidR="008E58FD" w:rsidRPr="000576D3" w:rsidRDefault="008E58FD" w:rsidP="000576D3">
      <w:pPr>
        <w:pStyle w:val="EndNoteBibliography"/>
        <w:widowControl/>
        <w:rPr>
          <w:noProof w:val="0"/>
          <w:color w:val="auto"/>
        </w:rPr>
      </w:pPr>
      <w:r w:rsidRPr="000576D3">
        <w:rPr>
          <w:noProof w:val="0"/>
          <w:color w:val="auto"/>
        </w:rPr>
        <w:t>41</w:t>
      </w:r>
      <w:r w:rsidR="00296769" w:rsidRPr="000576D3">
        <w:rPr>
          <w:noProof w:val="0"/>
          <w:color w:val="auto"/>
        </w:rPr>
        <w:t xml:space="preserve"> </w:t>
      </w:r>
      <w:r w:rsidRPr="000576D3">
        <w:rPr>
          <w:noProof w:val="0"/>
          <w:color w:val="auto"/>
        </w:rPr>
        <w:t xml:space="preserve">Novikova, I. V., Hennelly, S. P. &amp; Sanbonmatsu, K. Y. Tackling structures of long noncoding RNAs. </w:t>
      </w:r>
      <w:r w:rsidR="00C85A56" w:rsidRPr="000576D3">
        <w:rPr>
          <w:i/>
          <w:noProof w:val="0"/>
          <w:color w:val="auto"/>
        </w:rPr>
        <w:t>International Journal of Molecular Sciences</w:t>
      </w:r>
      <w:r w:rsidRPr="000576D3">
        <w:rPr>
          <w:i/>
          <w:noProof w:val="0"/>
          <w:color w:val="auto"/>
        </w:rPr>
        <w:t>.</w:t>
      </w:r>
      <w:r w:rsidRPr="000576D3">
        <w:rPr>
          <w:noProof w:val="0"/>
          <w:color w:val="auto"/>
        </w:rPr>
        <w:t xml:space="preserve"> </w:t>
      </w:r>
      <w:r w:rsidRPr="000576D3">
        <w:rPr>
          <w:b/>
          <w:noProof w:val="0"/>
          <w:color w:val="auto"/>
        </w:rPr>
        <w:t>14</w:t>
      </w:r>
      <w:r w:rsidRPr="000576D3">
        <w:rPr>
          <w:noProof w:val="0"/>
          <w:color w:val="auto"/>
        </w:rPr>
        <w:t xml:space="preserve"> (12), 23672-23684, doi:10.3390/ijms141223672, (2013).</w:t>
      </w:r>
    </w:p>
    <w:p w14:paraId="020A8F28" w14:textId="27F9B3DB" w:rsidR="009726EE" w:rsidRPr="000576D3" w:rsidRDefault="00A6599F" w:rsidP="000576D3">
      <w:pPr>
        <w:widowControl/>
        <w:rPr>
          <w:color w:val="auto"/>
        </w:rPr>
      </w:pPr>
      <w:r w:rsidRPr="000576D3">
        <w:rPr>
          <w:color w:val="auto"/>
        </w:rPr>
        <w:fldChar w:fldCharType="end"/>
      </w:r>
    </w:p>
    <w:sectPr w:rsidR="009726EE" w:rsidRPr="000576D3" w:rsidSect="00296769">
      <w:headerReference w:type="default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3B7537" w14:textId="77777777" w:rsidR="007223CE" w:rsidRDefault="007223CE" w:rsidP="00621C4E">
      <w:r>
        <w:separator/>
      </w:r>
    </w:p>
  </w:endnote>
  <w:endnote w:type="continuationSeparator" w:id="0">
    <w:p w14:paraId="6CB5227E" w14:textId="77777777" w:rsidR="007223CE" w:rsidRDefault="007223CE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9E8BE6" w14:textId="3AE63758" w:rsidR="00C85A56" w:rsidRDefault="00C85A56">
    <w:pPr>
      <w:pStyle w:val="Footer"/>
    </w:pPr>
  </w:p>
  <w:p w14:paraId="39947363" w14:textId="71AB2B06" w:rsidR="00C85A56" w:rsidRPr="00494F77" w:rsidRDefault="00C85A56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623D19B5" w:rsidR="00C85A56" w:rsidRDefault="00C85A56" w:rsidP="003108E5">
    <w:r>
      <w:t xml:space="preserve">   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5B1A78" w14:textId="77777777" w:rsidR="007223CE" w:rsidRDefault="007223CE" w:rsidP="00621C4E">
      <w:r>
        <w:separator/>
      </w:r>
    </w:p>
  </w:footnote>
  <w:footnote w:type="continuationSeparator" w:id="0">
    <w:p w14:paraId="5CE3EE3D" w14:textId="77777777" w:rsidR="007223CE" w:rsidRDefault="007223CE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457EEF0" w:rsidR="00C85A56" w:rsidRPr="006F06E4" w:rsidRDefault="00C85A56" w:rsidP="003B5B75">
    <w:pPr>
      <w:ind w:left="2160" w:firstLine="720"/>
      <w:jc w:val="center"/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EA44CE7" w:rsidR="00C85A56" w:rsidRPr="006F06E4" w:rsidRDefault="00C85A56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0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4"/>
  </w:num>
  <w:num w:numId="3">
    <w:abstractNumId w:val="3"/>
  </w:num>
  <w:num w:numId="4">
    <w:abstractNumId w:val="12"/>
  </w:num>
  <w:num w:numId="5">
    <w:abstractNumId w:val="6"/>
  </w:num>
  <w:num w:numId="6">
    <w:abstractNumId w:val="11"/>
  </w:num>
  <w:num w:numId="7">
    <w:abstractNumId w:val="0"/>
  </w:num>
  <w:num w:numId="8">
    <w:abstractNumId w:val="7"/>
  </w:num>
  <w:num w:numId="9">
    <w:abstractNumId w:val="8"/>
  </w:num>
  <w:num w:numId="10">
    <w:abstractNumId w:val="13"/>
  </w:num>
  <w:num w:numId="11">
    <w:abstractNumId w:val="17"/>
  </w:num>
  <w:num w:numId="12">
    <w:abstractNumId w:val="1"/>
  </w:num>
  <w:num w:numId="13">
    <w:abstractNumId w:val="15"/>
  </w:num>
  <w:num w:numId="14">
    <w:abstractNumId w:val="20"/>
  </w:num>
  <w:num w:numId="15">
    <w:abstractNumId w:val="9"/>
  </w:num>
  <w:num w:numId="16">
    <w:abstractNumId w:val="5"/>
  </w:num>
  <w:num w:numId="17">
    <w:abstractNumId w:val="16"/>
  </w:num>
  <w:num w:numId="18">
    <w:abstractNumId w:val="10"/>
  </w:num>
  <w:num w:numId="19">
    <w:abstractNumId w:val="18"/>
  </w:num>
  <w:num w:numId="20">
    <w:abstractNumId w:val="2"/>
  </w:num>
  <w:num w:numId="21">
    <w:abstractNumId w:val="1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9wz2zty95dtaevd59vfa2lrftvvfpd290f&quot;&gt;HIV references&lt;record-ids&gt;&lt;item&gt;125&lt;/item&gt;&lt;item&gt;251&lt;/item&gt;&lt;item&gt;252&lt;/item&gt;&lt;item&gt;253&lt;/item&gt;&lt;item&gt;254&lt;/item&gt;&lt;item&gt;255&lt;/item&gt;&lt;item&gt;256&lt;/item&gt;&lt;item&gt;257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5&lt;/item&gt;&lt;item&gt;276&lt;/item&gt;&lt;item&gt;277&lt;/item&gt;&lt;item&gt;278&lt;/item&gt;&lt;item&gt;279&lt;/item&gt;&lt;item&gt;280&lt;/item&gt;&lt;item&gt;282&lt;/item&gt;&lt;item&gt;284&lt;/item&gt;&lt;item&gt;285&lt;/item&gt;&lt;item&gt;287&lt;/item&gt;&lt;item&gt;288&lt;/item&gt;&lt;item&gt;289&lt;/item&gt;&lt;item&gt;290&lt;/item&gt;&lt;item&gt;291&lt;/item&gt;&lt;item&gt;292&lt;/item&gt;&lt;item&gt;293&lt;/item&gt;&lt;item&gt;296&lt;/item&gt;&lt;/record-ids&gt;&lt;/item&gt;&lt;/Libraries&gt;"/>
  </w:docVars>
  <w:rsids>
    <w:rsidRoot w:val="00EE705F"/>
    <w:rsid w:val="00001169"/>
    <w:rsid w:val="00001806"/>
    <w:rsid w:val="0000252D"/>
    <w:rsid w:val="00003064"/>
    <w:rsid w:val="00005815"/>
    <w:rsid w:val="00007DBC"/>
    <w:rsid w:val="00007EA1"/>
    <w:rsid w:val="000100F0"/>
    <w:rsid w:val="00012FF9"/>
    <w:rsid w:val="00014314"/>
    <w:rsid w:val="0001473D"/>
    <w:rsid w:val="000167EA"/>
    <w:rsid w:val="00021434"/>
    <w:rsid w:val="00021774"/>
    <w:rsid w:val="00021DF3"/>
    <w:rsid w:val="00023083"/>
    <w:rsid w:val="00023869"/>
    <w:rsid w:val="00024598"/>
    <w:rsid w:val="000252E3"/>
    <w:rsid w:val="00027B66"/>
    <w:rsid w:val="00027EFC"/>
    <w:rsid w:val="00032769"/>
    <w:rsid w:val="00037B58"/>
    <w:rsid w:val="000410D8"/>
    <w:rsid w:val="00051B73"/>
    <w:rsid w:val="000576D3"/>
    <w:rsid w:val="00060ABE"/>
    <w:rsid w:val="00061A50"/>
    <w:rsid w:val="000621A9"/>
    <w:rsid w:val="00064104"/>
    <w:rsid w:val="0006598F"/>
    <w:rsid w:val="00066025"/>
    <w:rsid w:val="000701D1"/>
    <w:rsid w:val="00072A4F"/>
    <w:rsid w:val="00080A20"/>
    <w:rsid w:val="00082796"/>
    <w:rsid w:val="00083ED4"/>
    <w:rsid w:val="00087C0A"/>
    <w:rsid w:val="00093BC4"/>
    <w:rsid w:val="00097929"/>
    <w:rsid w:val="000A1E80"/>
    <w:rsid w:val="000A3B70"/>
    <w:rsid w:val="000A4483"/>
    <w:rsid w:val="000A5153"/>
    <w:rsid w:val="000B0EE9"/>
    <w:rsid w:val="000B10AE"/>
    <w:rsid w:val="000B30BF"/>
    <w:rsid w:val="000B566B"/>
    <w:rsid w:val="000B662E"/>
    <w:rsid w:val="000B7294"/>
    <w:rsid w:val="000B75D0"/>
    <w:rsid w:val="000B78E3"/>
    <w:rsid w:val="000C1CF8"/>
    <w:rsid w:val="000C3FA6"/>
    <w:rsid w:val="000C49CF"/>
    <w:rsid w:val="000C52E9"/>
    <w:rsid w:val="000C5CDC"/>
    <w:rsid w:val="000C65DC"/>
    <w:rsid w:val="000C66F3"/>
    <w:rsid w:val="000C6900"/>
    <w:rsid w:val="000C6EA0"/>
    <w:rsid w:val="000D31E8"/>
    <w:rsid w:val="000D76E4"/>
    <w:rsid w:val="000E3816"/>
    <w:rsid w:val="000E4F77"/>
    <w:rsid w:val="000E5B47"/>
    <w:rsid w:val="000E5E4F"/>
    <w:rsid w:val="000F265C"/>
    <w:rsid w:val="000F3AFA"/>
    <w:rsid w:val="000F5712"/>
    <w:rsid w:val="000F5E11"/>
    <w:rsid w:val="000F6611"/>
    <w:rsid w:val="000F7E22"/>
    <w:rsid w:val="001104F3"/>
    <w:rsid w:val="00112EEB"/>
    <w:rsid w:val="0011592F"/>
    <w:rsid w:val="00120131"/>
    <w:rsid w:val="00120B4A"/>
    <w:rsid w:val="0012563A"/>
    <w:rsid w:val="001275DC"/>
    <w:rsid w:val="001313A7"/>
    <w:rsid w:val="0013276F"/>
    <w:rsid w:val="0013621E"/>
    <w:rsid w:val="0013642E"/>
    <w:rsid w:val="00150270"/>
    <w:rsid w:val="00152A23"/>
    <w:rsid w:val="00156F14"/>
    <w:rsid w:val="001576E7"/>
    <w:rsid w:val="00162616"/>
    <w:rsid w:val="00162CB7"/>
    <w:rsid w:val="0016364C"/>
    <w:rsid w:val="001667FA"/>
    <w:rsid w:val="0017036D"/>
    <w:rsid w:val="00171E5B"/>
    <w:rsid w:val="00171F94"/>
    <w:rsid w:val="00175D4E"/>
    <w:rsid w:val="0017668A"/>
    <w:rsid w:val="001766FE"/>
    <w:rsid w:val="001771E7"/>
    <w:rsid w:val="001813A5"/>
    <w:rsid w:val="001819BF"/>
    <w:rsid w:val="00183356"/>
    <w:rsid w:val="001911FF"/>
    <w:rsid w:val="00192006"/>
    <w:rsid w:val="00193180"/>
    <w:rsid w:val="001939D0"/>
    <w:rsid w:val="00193AC6"/>
    <w:rsid w:val="001A6809"/>
    <w:rsid w:val="001B1519"/>
    <w:rsid w:val="001B2779"/>
    <w:rsid w:val="001B2E2D"/>
    <w:rsid w:val="001B5C6C"/>
    <w:rsid w:val="001B5CD2"/>
    <w:rsid w:val="001B7246"/>
    <w:rsid w:val="001B730F"/>
    <w:rsid w:val="001C0BEE"/>
    <w:rsid w:val="001C1E49"/>
    <w:rsid w:val="001C2A98"/>
    <w:rsid w:val="001C34D8"/>
    <w:rsid w:val="001C3B1B"/>
    <w:rsid w:val="001C444A"/>
    <w:rsid w:val="001C794D"/>
    <w:rsid w:val="001D3D7D"/>
    <w:rsid w:val="001D3FFF"/>
    <w:rsid w:val="001D453D"/>
    <w:rsid w:val="001D52C1"/>
    <w:rsid w:val="001D625F"/>
    <w:rsid w:val="001D70CA"/>
    <w:rsid w:val="001D7576"/>
    <w:rsid w:val="001E14A0"/>
    <w:rsid w:val="001E2AA1"/>
    <w:rsid w:val="001E7376"/>
    <w:rsid w:val="001E7E90"/>
    <w:rsid w:val="001F225C"/>
    <w:rsid w:val="001F7699"/>
    <w:rsid w:val="00201CFA"/>
    <w:rsid w:val="0020220D"/>
    <w:rsid w:val="00202448"/>
    <w:rsid w:val="00202D15"/>
    <w:rsid w:val="00202FBC"/>
    <w:rsid w:val="002060EC"/>
    <w:rsid w:val="0020766F"/>
    <w:rsid w:val="00211AF7"/>
    <w:rsid w:val="00212EAE"/>
    <w:rsid w:val="00214BEE"/>
    <w:rsid w:val="00216F38"/>
    <w:rsid w:val="002205B8"/>
    <w:rsid w:val="00225720"/>
    <w:rsid w:val="002259E5"/>
    <w:rsid w:val="00226140"/>
    <w:rsid w:val="002274F3"/>
    <w:rsid w:val="00227B11"/>
    <w:rsid w:val="0023094C"/>
    <w:rsid w:val="00234849"/>
    <w:rsid w:val="00234BE3"/>
    <w:rsid w:val="002350AC"/>
    <w:rsid w:val="00235A90"/>
    <w:rsid w:val="00240BE7"/>
    <w:rsid w:val="00241E48"/>
    <w:rsid w:val="0024214E"/>
    <w:rsid w:val="00242623"/>
    <w:rsid w:val="002429BC"/>
    <w:rsid w:val="00243D19"/>
    <w:rsid w:val="0024576D"/>
    <w:rsid w:val="00250558"/>
    <w:rsid w:val="00251538"/>
    <w:rsid w:val="002519B2"/>
    <w:rsid w:val="00254C08"/>
    <w:rsid w:val="0025771D"/>
    <w:rsid w:val="00260652"/>
    <w:rsid w:val="00261F25"/>
    <w:rsid w:val="002623C9"/>
    <w:rsid w:val="002637BD"/>
    <w:rsid w:val="002648A9"/>
    <w:rsid w:val="0026536F"/>
    <w:rsid w:val="0026553C"/>
    <w:rsid w:val="00267DD5"/>
    <w:rsid w:val="00274A0A"/>
    <w:rsid w:val="00277593"/>
    <w:rsid w:val="00280918"/>
    <w:rsid w:val="0028164A"/>
    <w:rsid w:val="00282AF6"/>
    <w:rsid w:val="00287085"/>
    <w:rsid w:val="00290AF9"/>
    <w:rsid w:val="00292B2B"/>
    <w:rsid w:val="00296769"/>
    <w:rsid w:val="002967CF"/>
    <w:rsid w:val="00297788"/>
    <w:rsid w:val="002A484B"/>
    <w:rsid w:val="002A5BB1"/>
    <w:rsid w:val="002A64A6"/>
    <w:rsid w:val="002B3122"/>
    <w:rsid w:val="002C47D4"/>
    <w:rsid w:val="002C7640"/>
    <w:rsid w:val="002D01A2"/>
    <w:rsid w:val="002D0F38"/>
    <w:rsid w:val="002D4F57"/>
    <w:rsid w:val="002D5A23"/>
    <w:rsid w:val="002D77E3"/>
    <w:rsid w:val="002E2638"/>
    <w:rsid w:val="002E4FC0"/>
    <w:rsid w:val="002F240C"/>
    <w:rsid w:val="002F2859"/>
    <w:rsid w:val="002F6E3C"/>
    <w:rsid w:val="0030117D"/>
    <w:rsid w:val="00301F30"/>
    <w:rsid w:val="00303C87"/>
    <w:rsid w:val="003108E5"/>
    <w:rsid w:val="003120CB"/>
    <w:rsid w:val="00320153"/>
    <w:rsid w:val="00320367"/>
    <w:rsid w:val="00320D85"/>
    <w:rsid w:val="00322695"/>
    <w:rsid w:val="00322871"/>
    <w:rsid w:val="00326CBD"/>
    <w:rsid w:val="00326FB3"/>
    <w:rsid w:val="003316D4"/>
    <w:rsid w:val="00331D45"/>
    <w:rsid w:val="00332AD9"/>
    <w:rsid w:val="00333822"/>
    <w:rsid w:val="00336715"/>
    <w:rsid w:val="00340DFD"/>
    <w:rsid w:val="00341EBF"/>
    <w:rsid w:val="003429D3"/>
    <w:rsid w:val="00344954"/>
    <w:rsid w:val="00350CD7"/>
    <w:rsid w:val="0035526F"/>
    <w:rsid w:val="00360A3E"/>
    <w:rsid w:val="00360C17"/>
    <w:rsid w:val="00360CE0"/>
    <w:rsid w:val="003621C6"/>
    <w:rsid w:val="003622B8"/>
    <w:rsid w:val="00363381"/>
    <w:rsid w:val="00365B1D"/>
    <w:rsid w:val="00366B76"/>
    <w:rsid w:val="0036713D"/>
    <w:rsid w:val="00373051"/>
    <w:rsid w:val="00373B8F"/>
    <w:rsid w:val="003750BC"/>
    <w:rsid w:val="00376D95"/>
    <w:rsid w:val="003773AC"/>
    <w:rsid w:val="00377FBB"/>
    <w:rsid w:val="00385140"/>
    <w:rsid w:val="00387DC1"/>
    <w:rsid w:val="00391223"/>
    <w:rsid w:val="00394303"/>
    <w:rsid w:val="003A16FC"/>
    <w:rsid w:val="003A4FCD"/>
    <w:rsid w:val="003A58B3"/>
    <w:rsid w:val="003A70C8"/>
    <w:rsid w:val="003B0944"/>
    <w:rsid w:val="003B1593"/>
    <w:rsid w:val="003B4381"/>
    <w:rsid w:val="003B593C"/>
    <w:rsid w:val="003B5B75"/>
    <w:rsid w:val="003C1043"/>
    <w:rsid w:val="003C1A30"/>
    <w:rsid w:val="003C2CD9"/>
    <w:rsid w:val="003C63A7"/>
    <w:rsid w:val="003C6779"/>
    <w:rsid w:val="003D2998"/>
    <w:rsid w:val="003D2F0A"/>
    <w:rsid w:val="003D3891"/>
    <w:rsid w:val="003D5D84"/>
    <w:rsid w:val="003E0D2C"/>
    <w:rsid w:val="003E0F4F"/>
    <w:rsid w:val="003E18AC"/>
    <w:rsid w:val="003E210B"/>
    <w:rsid w:val="003E2A12"/>
    <w:rsid w:val="003E2C43"/>
    <w:rsid w:val="003E2E7C"/>
    <w:rsid w:val="003E3384"/>
    <w:rsid w:val="003E411D"/>
    <w:rsid w:val="003E548E"/>
    <w:rsid w:val="003F0F06"/>
    <w:rsid w:val="003F41AE"/>
    <w:rsid w:val="004148E1"/>
    <w:rsid w:val="00414CFA"/>
    <w:rsid w:val="00420BE9"/>
    <w:rsid w:val="004239A6"/>
    <w:rsid w:val="00423AD8"/>
    <w:rsid w:val="00424C85"/>
    <w:rsid w:val="004260BD"/>
    <w:rsid w:val="0043012F"/>
    <w:rsid w:val="00430F1F"/>
    <w:rsid w:val="004322DA"/>
    <w:rsid w:val="004326EA"/>
    <w:rsid w:val="004414C2"/>
    <w:rsid w:val="0044434C"/>
    <w:rsid w:val="0044456B"/>
    <w:rsid w:val="00445B9B"/>
    <w:rsid w:val="00447BD1"/>
    <w:rsid w:val="004507F3"/>
    <w:rsid w:val="00450A07"/>
    <w:rsid w:val="00450AF4"/>
    <w:rsid w:val="00454153"/>
    <w:rsid w:val="004671C7"/>
    <w:rsid w:val="00472F4D"/>
    <w:rsid w:val="004730BF"/>
    <w:rsid w:val="00474274"/>
    <w:rsid w:val="00474DCB"/>
    <w:rsid w:val="0047535C"/>
    <w:rsid w:val="00480BA5"/>
    <w:rsid w:val="00484475"/>
    <w:rsid w:val="004846FF"/>
    <w:rsid w:val="00484EAB"/>
    <w:rsid w:val="00485870"/>
    <w:rsid w:val="00485FE8"/>
    <w:rsid w:val="00492EB5"/>
    <w:rsid w:val="00494F77"/>
    <w:rsid w:val="004958E9"/>
    <w:rsid w:val="00497721"/>
    <w:rsid w:val="004A002A"/>
    <w:rsid w:val="004A0229"/>
    <w:rsid w:val="004A35D2"/>
    <w:rsid w:val="004A71E4"/>
    <w:rsid w:val="004A7CB6"/>
    <w:rsid w:val="004B2F00"/>
    <w:rsid w:val="004B6E31"/>
    <w:rsid w:val="004C1D66"/>
    <w:rsid w:val="004C31D7"/>
    <w:rsid w:val="004C4AD2"/>
    <w:rsid w:val="004C7E7D"/>
    <w:rsid w:val="004D1F21"/>
    <w:rsid w:val="004D59D8"/>
    <w:rsid w:val="004D5DA1"/>
    <w:rsid w:val="004E150F"/>
    <w:rsid w:val="004E1DCA"/>
    <w:rsid w:val="004E1FFF"/>
    <w:rsid w:val="004E23A1"/>
    <w:rsid w:val="004E3489"/>
    <w:rsid w:val="004E358A"/>
    <w:rsid w:val="004E3AFA"/>
    <w:rsid w:val="004E4FAA"/>
    <w:rsid w:val="004E57FB"/>
    <w:rsid w:val="004E6588"/>
    <w:rsid w:val="004F060C"/>
    <w:rsid w:val="004F5BF8"/>
    <w:rsid w:val="00502A0A"/>
    <w:rsid w:val="00505AA7"/>
    <w:rsid w:val="00507C50"/>
    <w:rsid w:val="00511919"/>
    <w:rsid w:val="00513A2C"/>
    <w:rsid w:val="0051430C"/>
    <w:rsid w:val="00516445"/>
    <w:rsid w:val="005174C2"/>
    <w:rsid w:val="00517C3A"/>
    <w:rsid w:val="00525D5A"/>
    <w:rsid w:val="00527BF4"/>
    <w:rsid w:val="005323DF"/>
    <w:rsid w:val="005324BE"/>
    <w:rsid w:val="00534F6C"/>
    <w:rsid w:val="00535994"/>
    <w:rsid w:val="0053646D"/>
    <w:rsid w:val="00540AAD"/>
    <w:rsid w:val="005421FD"/>
    <w:rsid w:val="00543EC1"/>
    <w:rsid w:val="00546458"/>
    <w:rsid w:val="005468A2"/>
    <w:rsid w:val="0055087C"/>
    <w:rsid w:val="00553413"/>
    <w:rsid w:val="00560E31"/>
    <w:rsid w:val="005653D7"/>
    <w:rsid w:val="00573EF1"/>
    <w:rsid w:val="00581B23"/>
    <w:rsid w:val="0058219C"/>
    <w:rsid w:val="005853B9"/>
    <w:rsid w:val="0058707F"/>
    <w:rsid w:val="005909B0"/>
    <w:rsid w:val="00591B0B"/>
    <w:rsid w:val="005931FE"/>
    <w:rsid w:val="005A3DCD"/>
    <w:rsid w:val="005A7EB9"/>
    <w:rsid w:val="005B0072"/>
    <w:rsid w:val="005B0732"/>
    <w:rsid w:val="005B30A1"/>
    <w:rsid w:val="005B38A0"/>
    <w:rsid w:val="005B491C"/>
    <w:rsid w:val="005B4DBF"/>
    <w:rsid w:val="005B5DE2"/>
    <w:rsid w:val="005B674C"/>
    <w:rsid w:val="005C7561"/>
    <w:rsid w:val="005D1E57"/>
    <w:rsid w:val="005D2F57"/>
    <w:rsid w:val="005D34F6"/>
    <w:rsid w:val="005D4F1A"/>
    <w:rsid w:val="005E1884"/>
    <w:rsid w:val="005E7F16"/>
    <w:rsid w:val="005F373A"/>
    <w:rsid w:val="005F4F87"/>
    <w:rsid w:val="005F6B0E"/>
    <w:rsid w:val="005F742E"/>
    <w:rsid w:val="005F760E"/>
    <w:rsid w:val="005F7B1D"/>
    <w:rsid w:val="00601C83"/>
    <w:rsid w:val="0060222A"/>
    <w:rsid w:val="0060387D"/>
    <w:rsid w:val="00610C21"/>
    <w:rsid w:val="00611907"/>
    <w:rsid w:val="00613116"/>
    <w:rsid w:val="006202A6"/>
    <w:rsid w:val="0062054B"/>
    <w:rsid w:val="00621C4E"/>
    <w:rsid w:val="006246E9"/>
    <w:rsid w:val="00624EAE"/>
    <w:rsid w:val="006305D7"/>
    <w:rsid w:val="00633207"/>
    <w:rsid w:val="00633A01"/>
    <w:rsid w:val="00633B97"/>
    <w:rsid w:val="006341F7"/>
    <w:rsid w:val="00635014"/>
    <w:rsid w:val="006369CE"/>
    <w:rsid w:val="00636A14"/>
    <w:rsid w:val="006411CA"/>
    <w:rsid w:val="006441BE"/>
    <w:rsid w:val="006451EF"/>
    <w:rsid w:val="00647BAC"/>
    <w:rsid w:val="00647DE5"/>
    <w:rsid w:val="0065040E"/>
    <w:rsid w:val="00660CC2"/>
    <w:rsid w:val="006619C8"/>
    <w:rsid w:val="00664FFD"/>
    <w:rsid w:val="00670B09"/>
    <w:rsid w:val="00671710"/>
    <w:rsid w:val="00672BD3"/>
    <w:rsid w:val="00673414"/>
    <w:rsid w:val="00673580"/>
    <w:rsid w:val="00676079"/>
    <w:rsid w:val="00676ECD"/>
    <w:rsid w:val="00677A7C"/>
    <w:rsid w:val="00677D0A"/>
    <w:rsid w:val="0068185F"/>
    <w:rsid w:val="00682F37"/>
    <w:rsid w:val="00683A50"/>
    <w:rsid w:val="006853BA"/>
    <w:rsid w:val="00686AB8"/>
    <w:rsid w:val="006911A5"/>
    <w:rsid w:val="006911D6"/>
    <w:rsid w:val="00693169"/>
    <w:rsid w:val="006A01CF"/>
    <w:rsid w:val="006A60DD"/>
    <w:rsid w:val="006A612F"/>
    <w:rsid w:val="006A7C47"/>
    <w:rsid w:val="006B074C"/>
    <w:rsid w:val="006B3B84"/>
    <w:rsid w:val="006B484E"/>
    <w:rsid w:val="006B4E7C"/>
    <w:rsid w:val="006B5D8C"/>
    <w:rsid w:val="006B6D11"/>
    <w:rsid w:val="006B72D4"/>
    <w:rsid w:val="006C11CC"/>
    <w:rsid w:val="006C1AEB"/>
    <w:rsid w:val="006C1E1D"/>
    <w:rsid w:val="006C2795"/>
    <w:rsid w:val="006C57FE"/>
    <w:rsid w:val="006D3C0D"/>
    <w:rsid w:val="006E4B63"/>
    <w:rsid w:val="006E4E92"/>
    <w:rsid w:val="006E751F"/>
    <w:rsid w:val="006F06E4"/>
    <w:rsid w:val="006F2A43"/>
    <w:rsid w:val="006F7045"/>
    <w:rsid w:val="006F7B41"/>
    <w:rsid w:val="00702B5D"/>
    <w:rsid w:val="00703ED2"/>
    <w:rsid w:val="00707AC1"/>
    <w:rsid w:val="00707B8D"/>
    <w:rsid w:val="007133E7"/>
    <w:rsid w:val="00713636"/>
    <w:rsid w:val="00713648"/>
    <w:rsid w:val="00714B8C"/>
    <w:rsid w:val="0071675D"/>
    <w:rsid w:val="00721CD2"/>
    <w:rsid w:val="007223CE"/>
    <w:rsid w:val="00727CC0"/>
    <w:rsid w:val="0073200A"/>
    <w:rsid w:val="00733B5D"/>
    <w:rsid w:val="00735CF5"/>
    <w:rsid w:val="00740030"/>
    <w:rsid w:val="0074063A"/>
    <w:rsid w:val="00741E90"/>
    <w:rsid w:val="00742AA4"/>
    <w:rsid w:val="00743BA1"/>
    <w:rsid w:val="00745F1E"/>
    <w:rsid w:val="00746871"/>
    <w:rsid w:val="007515FE"/>
    <w:rsid w:val="00754310"/>
    <w:rsid w:val="007601D0"/>
    <w:rsid w:val="0076109D"/>
    <w:rsid w:val="00767107"/>
    <w:rsid w:val="00773BFD"/>
    <w:rsid w:val="007743B3"/>
    <w:rsid w:val="00774490"/>
    <w:rsid w:val="007757EE"/>
    <w:rsid w:val="007819FF"/>
    <w:rsid w:val="00784A4C"/>
    <w:rsid w:val="00784BC6"/>
    <w:rsid w:val="0078523D"/>
    <w:rsid w:val="007931DF"/>
    <w:rsid w:val="007A0172"/>
    <w:rsid w:val="007A2511"/>
    <w:rsid w:val="007A260E"/>
    <w:rsid w:val="007A409B"/>
    <w:rsid w:val="007A4D4C"/>
    <w:rsid w:val="007A4DD6"/>
    <w:rsid w:val="007A5CB9"/>
    <w:rsid w:val="007A68D5"/>
    <w:rsid w:val="007B0EF0"/>
    <w:rsid w:val="007B6B07"/>
    <w:rsid w:val="007B6D43"/>
    <w:rsid w:val="007B749A"/>
    <w:rsid w:val="007B7C6E"/>
    <w:rsid w:val="007C259A"/>
    <w:rsid w:val="007D00AB"/>
    <w:rsid w:val="007D396E"/>
    <w:rsid w:val="007D44D7"/>
    <w:rsid w:val="007D621A"/>
    <w:rsid w:val="007E058A"/>
    <w:rsid w:val="007E2887"/>
    <w:rsid w:val="007E29EF"/>
    <w:rsid w:val="007E2C76"/>
    <w:rsid w:val="007E5278"/>
    <w:rsid w:val="007E749C"/>
    <w:rsid w:val="007E76F1"/>
    <w:rsid w:val="007F1B5C"/>
    <w:rsid w:val="007F3E3A"/>
    <w:rsid w:val="007F5A18"/>
    <w:rsid w:val="007F7F92"/>
    <w:rsid w:val="008000C8"/>
    <w:rsid w:val="00801257"/>
    <w:rsid w:val="00802312"/>
    <w:rsid w:val="00803B0A"/>
    <w:rsid w:val="00804DED"/>
    <w:rsid w:val="00805B96"/>
    <w:rsid w:val="008105BE"/>
    <w:rsid w:val="008115A5"/>
    <w:rsid w:val="00811D46"/>
    <w:rsid w:val="00811EA3"/>
    <w:rsid w:val="0081415D"/>
    <w:rsid w:val="00815EA9"/>
    <w:rsid w:val="00820229"/>
    <w:rsid w:val="0082047E"/>
    <w:rsid w:val="00822448"/>
    <w:rsid w:val="00822ABE"/>
    <w:rsid w:val="008244D1"/>
    <w:rsid w:val="00827F51"/>
    <w:rsid w:val="0083104E"/>
    <w:rsid w:val="0083414C"/>
    <w:rsid w:val="008343BE"/>
    <w:rsid w:val="00840FB4"/>
    <w:rsid w:val="008410B2"/>
    <w:rsid w:val="00842DEF"/>
    <w:rsid w:val="008438E1"/>
    <w:rsid w:val="008500A0"/>
    <w:rsid w:val="008524E5"/>
    <w:rsid w:val="0085351C"/>
    <w:rsid w:val="008549CA"/>
    <w:rsid w:val="008556C3"/>
    <w:rsid w:val="0085687C"/>
    <w:rsid w:val="008706C5"/>
    <w:rsid w:val="00873707"/>
    <w:rsid w:val="00874B20"/>
    <w:rsid w:val="008763E1"/>
    <w:rsid w:val="0087775C"/>
    <w:rsid w:val="00877EC8"/>
    <w:rsid w:val="00880F36"/>
    <w:rsid w:val="00884E67"/>
    <w:rsid w:val="00885530"/>
    <w:rsid w:val="008910D1"/>
    <w:rsid w:val="0089296C"/>
    <w:rsid w:val="00894231"/>
    <w:rsid w:val="00896410"/>
    <w:rsid w:val="00896ABD"/>
    <w:rsid w:val="008A289D"/>
    <w:rsid w:val="008A30A2"/>
    <w:rsid w:val="008A3380"/>
    <w:rsid w:val="008A3FA7"/>
    <w:rsid w:val="008A7A9C"/>
    <w:rsid w:val="008B179A"/>
    <w:rsid w:val="008B2CE3"/>
    <w:rsid w:val="008B441A"/>
    <w:rsid w:val="008B5218"/>
    <w:rsid w:val="008B7102"/>
    <w:rsid w:val="008C2C44"/>
    <w:rsid w:val="008C3B7D"/>
    <w:rsid w:val="008D0F90"/>
    <w:rsid w:val="008D3715"/>
    <w:rsid w:val="008D4422"/>
    <w:rsid w:val="008D5465"/>
    <w:rsid w:val="008D5D89"/>
    <w:rsid w:val="008D7EB7"/>
    <w:rsid w:val="008E3684"/>
    <w:rsid w:val="008E3ED2"/>
    <w:rsid w:val="008E57F5"/>
    <w:rsid w:val="008E58FD"/>
    <w:rsid w:val="008E7606"/>
    <w:rsid w:val="008F1DAA"/>
    <w:rsid w:val="008F36BC"/>
    <w:rsid w:val="008F3EBD"/>
    <w:rsid w:val="008F60B2"/>
    <w:rsid w:val="008F7531"/>
    <w:rsid w:val="008F7C41"/>
    <w:rsid w:val="00902F4D"/>
    <w:rsid w:val="009031E2"/>
    <w:rsid w:val="00907C6C"/>
    <w:rsid w:val="0091276C"/>
    <w:rsid w:val="009138B7"/>
    <w:rsid w:val="009165AC"/>
    <w:rsid w:val="00916698"/>
    <w:rsid w:val="00917C60"/>
    <w:rsid w:val="0092053F"/>
    <w:rsid w:val="0092340A"/>
    <w:rsid w:val="009313D9"/>
    <w:rsid w:val="009337A3"/>
    <w:rsid w:val="00935B7F"/>
    <w:rsid w:val="00936633"/>
    <w:rsid w:val="00940BEB"/>
    <w:rsid w:val="00941293"/>
    <w:rsid w:val="00946371"/>
    <w:rsid w:val="00946372"/>
    <w:rsid w:val="00950C17"/>
    <w:rsid w:val="00950C94"/>
    <w:rsid w:val="00951FAF"/>
    <w:rsid w:val="00954740"/>
    <w:rsid w:val="00957586"/>
    <w:rsid w:val="00962DDA"/>
    <w:rsid w:val="00963A73"/>
    <w:rsid w:val="00963ABC"/>
    <w:rsid w:val="00963E79"/>
    <w:rsid w:val="00965A41"/>
    <w:rsid w:val="00965D21"/>
    <w:rsid w:val="00965D30"/>
    <w:rsid w:val="00967764"/>
    <w:rsid w:val="00970B0E"/>
    <w:rsid w:val="00970BB9"/>
    <w:rsid w:val="009726EE"/>
    <w:rsid w:val="00975573"/>
    <w:rsid w:val="00976D03"/>
    <w:rsid w:val="00977A9D"/>
    <w:rsid w:val="00977B30"/>
    <w:rsid w:val="00982F41"/>
    <w:rsid w:val="00985090"/>
    <w:rsid w:val="00987710"/>
    <w:rsid w:val="009904AB"/>
    <w:rsid w:val="009925F8"/>
    <w:rsid w:val="00995688"/>
    <w:rsid w:val="009958A6"/>
    <w:rsid w:val="00996456"/>
    <w:rsid w:val="009A04F5"/>
    <w:rsid w:val="009A15EF"/>
    <w:rsid w:val="009A1D1F"/>
    <w:rsid w:val="009A38A5"/>
    <w:rsid w:val="009A41BB"/>
    <w:rsid w:val="009A5C87"/>
    <w:rsid w:val="009B118B"/>
    <w:rsid w:val="009B1737"/>
    <w:rsid w:val="009B3D4B"/>
    <w:rsid w:val="009B5B99"/>
    <w:rsid w:val="009B6EFC"/>
    <w:rsid w:val="009C167B"/>
    <w:rsid w:val="009C2DF8"/>
    <w:rsid w:val="009C31BF"/>
    <w:rsid w:val="009C68B7"/>
    <w:rsid w:val="009D0834"/>
    <w:rsid w:val="009D0A1E"/>
    <w:rsid w:val="009D2AE3"/>
    <w:rsid w:val="009D52BC"/>
    <w:rsid w:val="009D7D0A"/>
    <w:rsid w:val="009E09D9"/>
    <w:rsid w:val="009E4348"/>
    <w:rsid w:val="009F01B1"/>
    <w:rsid w:val="009F0DBB"/>
    <w:rsid w:val="009F37EC"/>
    <w:rsid w:val="009F3887"/>
    <w:rsid w:val="009F4716"/>
    <w:rsid w:val="009F732B"/>
    <w:rsid w:val="00A01FE0"/>
    <w:rsid w:val="00A0451C"/>
    <w:rsid w:val="00A10656"/>
    <w:rsid w:val="00A1098C"/>
    <w:rsid w:val="00A113C0"/>
    <w:rsid w:val="00A12978"/>
    <w:rsid w:val="00A12BBF"/>
    <w:rsid w:val="00A12FA6"/>
    <w:rsid w:val="00A1339B"/>
    <w:rsid w:val="00A14ABA"/>
    <w:rsid w:val="00A24CB6"/>
    <w:rsid w:val="00A2507D"/>
    <w:rsid w:val="00A26CD2"/>
    <w:rsid w:val="00A27667"/>
    <w:rsid w:val="00A30B45"/>
    <w:rsid w:val="00A32979"/>
    <w:rsid w:val="00A34A67"/>
    <w:rsid w:val="00A35D32"/>
    <w:rsid w:val="00A37462"/>
    <w:rsid w:val="00A459E1"/>
    <w:rsid w:val="00A501DE"/>
    <w:rsid w:val="00A517A2"/>
    <w:rsid w:val="00A52296"/>
    <w:rsid w:val="00A5334F"/>
    <w:rsid w:val="00A55661"/>
    <w:rsid w:val="00A61B70"/>
    <w:rsid w:val="00A61FA8"/>
    <w:rsid w:val="00A637F4"/>
    <w:rsid w:val="00A65485"/>
    <w:rsid w:val="00A65984"/>
    <w:rsid w:val="00A6599F"/>
    <w:rsid w:val="00A66E05"/>
    <w:rsid w:val="00A70753"/>
    <w:rsid w:val="00A712D2"/>
    <w:rsid w:val="00A73EEB"/>
    <w:rsid w:val="00A81A25"/>
    <w:rsid w:val="00A82C8A"/>
    <w:rsid w:val="00A8346B"/>
    <w:rsid w:val="00A83981"/>
    <w:rsid w:val="00A852FF"/>
    <w:rsid w:val="00A87337"/>
    <w:rsid w:val="00A90C97"/>
    <w:rsid w:val="00A91B99"/>
    <w:rsid w:val="00A91D94"/>
    <w:rsid w:val="00A93728"/>
    <w:rsid w:val="00A960C8"/>
    <w:rsid w:val="00A96604"/>
    <w:rsid w:val="00AA03DF"/>
    <w:rsid w:val="00AA1B4F"/>
    <w:rsid w:val="00AA21D8"/>
    <w:rsid w:val="00AA54F3"/>
    <w:rsid w:val="00AA6B43"/>
    <w:rsid w:val="00AB367A"/>
    <w:rsid w:val="00AB473C"/>
    <w:rsid w:val="00AB7F1B"/>
    <w:rsid w:val="00AC01D1"/>
    <w:rsid w:val="00AC05B3"/>
    <w:rsid w:val="00AC0859"/>
    <w:rsid w:val="00AC5056"/>
    <w:rsid w:val="00AC52A5"/>
    <w:rsid w:val="00AC5398"/>
    <w:rsid w:val="00AC59A4"/>
    <w:rsid w:val="00AC6EFD"/>
    <w:rsid w:val="00AC7151"/>
    <w:rsid w:val="00AD460A"/>
    <w:rsid w:val="00AD6A05"/>
    <w:rsid w:val="00AE272B"/>
    <w:rsid w:val="00AE3E3A"/>
    <w:rsid w:val="00AE621E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1FAF"/>
    <w:rsid w:val="00B07F45"/>
    <w:rsid w:val="00B1021A"/>
    <w:rsid w:val="00B10F9D"/>
    <w:rsid w:val="00B12322"/>
    <w:rsid w:val="00B1481A"/>
    <w:rsid w:val="00B15A1F"/>
    <w:rsid w:val="00B15FE9"/>
    <w:rsid w:val="00B2148A"/>
    <w:rsid w:val="00B220C2"/>
    <w:rsid w:val="00B22102"/>
    <w:rsid w:val="00B25B32"/>
    <w:rsid w:val="00B32616"/>
    <w:rsid w:val="00B33B1F"/>
    <w:rsid w:val="00B36C42"/>
    <w:rsid w:val="00B42EA7"/>
    <w:rsid w:val="00B4315A"/>
    <w:rsid w:val="00B449DC"/>
    <w:rsid w:val="00B5337C"/>
    <w:rsid w:val="00B53FDE"/>
    <w:rsid w:val="00B56397"/>
    <w:rsid w:val="00B56DCC"/>
    <w:rsid w:val="00B6027B"/>
    <w:rsid w:val="00B60822"/>
    <w:rsid w:val="00B60D5B"/>
    <w:rsid w:val="00B65EDB"/>
    <w:rsid w:val="00B67AFF"/>
    <w:rsid w:val="00B70B59"/>
    <w:rsid w:val="00B7138D"/>
    <w:rsid w:val="00B71FDE"/>
    <w:rsid w:val="00B73657"/>
    <w:rsid w:val="00B75160"/>
    <w:rsid w:val="00B75189"/>
    <w:rsid w:val="00B851FB"/>
    <w:rsid w:val="00B918C1"/>
    <w:rsid w:val="00B91933"/>
    <w:rsid w:val="00BA06E9"/>
    <w:rsid w:val="00BA1735"/>
    <w:rsid w:val="00BA19FA"/>
    <w:rsid w:val="00BA4288"/>
    <w:rsid w:val="00BA690B"/>
    <w:rsid w:val="00BA6C4F"/>
    <w:rsid w:val="00BB48E5"/>
    <w:rsid w:val="00BB5607"/>
    <w:rsid w:val="00BB5ACA"/>
    <w:rsid w:val="00BB627F"/>
    <w:rsid w:val="00BC09F2"/>
    <w:rsid w:val="00BC0A8C"/>
    <w:rsid w:val="00BC3823"/>
    <w:rsid w:val="00BC5841"/>
    <w:rsid w:val="00BD60B4"/>
    <w:rsid w:val="00BD796B"/>
    <w:rsid w:val="00BE041A"/>
    <w:rsid w:val="00BE07B0"/>
    <w:rsid w:val="00BE3FAD"/>
    <w:rsid w:val="00BE40C0"/>
    <w:rsid w:val="00BE41C8"/>
    <w:rsid w:val="00BE5F4A"/>
    <w:rsid w:val="00BE76F6"/>
    <w:rsid w:val="00BE7AEF"/>
    <w:rsid w:val="00BF09B0"/>
    <w:rsid w:val="00BF1544"/>
    <w:rsid w:val="00BF1B53"/>
    <w:rsid w:val="00BF246D"/>
    <w:rsid w:val="00BF488D"/>
    <w:rsid w:val="00C024B5"/>
    <w:rsid w:val="00C06F06"/>
    <w:rsid w:val="00C10DA2"/>
    <w:rsid w:val="00C11CAB"/>
    <w:rsid w:val="00C12A65"/>
    <w:rsid w:val="00C132FC"/>
    <w:rsid w:val="00C1345F"/>
    <w:rsid w:val="00C20FAD"/>
    <w:rsid w:val="00C2375F"/>
    <w:rsid w:val="00C247CB"/>
    <w:rsid w:val="00C26028"/>
    <w:rsid w:val="00C32E66"/>
    <w:rsid w:val="00C3355F"/>
    <w:rsid w:val="00C351E0"/>
    <w:rsid w:val="00C3569A"/>
    <w:rsid w:val="00C35DE0"/>
    <w:rsid w:val="00C40BA0"/>
    <w:rsid w:val="00C43F48"/>
    <w:rsid w:val="00C448FF"/>
    <w:rsid w:val="00C459C0"/>
    <w:rsid w:val="00C45E57"/>
    <w:rsid w:val="00C47DB5"/>
    <w:rsid w:val="00C52C3B"/>
    <w:rsid w:val="00C52F29"/>
    <w:rsid w:val="00C56CE6"/>
    <w:rsid w:val="00C5745F"/>
    <w:rsid w:val="00C60005"/>
    <w:rsid w:val="00C61A98"/>
    <w:rsid w:val="00C63201"/>
    <w:rsid w:val="00C64146"/>
    <w:rsid w:val="00C64E62"/>
    <w:rsid w:val="00C651D5"/>
    <w:rsid w:val="00C65CCC"/>
    <w:rsid w:val="00C66675"/>
    <w:rsid w:val="00C66FAB"/>
    <w:rsid w:val="00C7618F"/>
    <w:rsid w:val="00C765A9"/>
    <w:rsid w:val="00C8162D"/>
    <w:rsid w:val="00C833EE"/>
    <w:rsid w:val="00C83A0B"/>
    <w:rsid w:val="00C83C91"/>
    <w:rsid w:val="00C842D0"/>
    <w:rsid w:val="00C84669"/>
    <w:rsid w:val="00C84ED1"/>
    <w:rsid w:val="00C85A56"/>
    <w:rsid w:val="00C86076"/>
    <w:rsid w:val="00C9038F"/>
    <w:rsid w:val="00C92AAB"/>
    <w:rsid w:val="00C95D89"/>
    <w:rsid w:val="00C97CC4"/>
    <w:rsid w:val="00CA0BAB"/>
    <w:rsid w:val="00CA2435"/>
    <w:rsid w:val="00CA4068"/>
    <w:rsid w:val="00CA4FAA"/>
    <w:rsid w:val="00CB22DF"/>
    <w:rsid w:val="00CB37EF"/>
    <w:rsid w:val="00CB37F8"/>
    <w:rsid w:val="00CB396E"/>
    <w:rsid w:val="00CB572D"/>
    <w:rsid w:val="00CB7DC3"/>
    <w:rsid w:val="00CC113F"/>
    <w:rsid w:val="00CC78E0"/>
    <w:rsid w:val="00CD0E2F"/>
    <w:rsid w:val="00CD0E80"/>
    <w:rsid w:val="00CD1D49"/>
    <w:rsid w:val="00CD2F20"/>
    <w:rsid w:val="00CD6B20"/>
    <w:rsid w:val="00CE1339"/>
    <w:rsid w:val="00CE175A"/>
    <w:rsid w:val="00CE2CF2"/>
    <w:rsid w:val="00CE61CC"/>
    <w:rsid w:val="00CE6E42"/>
    <w:rsid w:val="00CE7BC9"/>
    <w:rsid w:val="00CF20B7"/>
    <w:rsid w:val="00CF5CEC"/>
    <w:rsid w:val="00CF6692"/>
    <w:rsid w:val="00CF7441"/>
    <w:rsid w:val="00D0085D"/>
    <w:rsid w:val="00D00D16"/>
    <w:rsid w:val="00D03BD2"/>
    <w:rsid w:val="00D03C6C"/>
    <w:rsid w:val="00D04760"/>
    <w:rsid w:val="00D04A95"/>
    <w:rsid w:val="00D04EE9"/>
    <w:rsid w:val="00D056FA"/>
    <w:rsid w:val="00D06288"/>
    <w:rsid w:val="00D068C7"/>
    <w:rsid w:val="00D128A4"/>
    <w:rsid w:val="00D15131"/>
    <w:rsid w:val="00D15ACE"/>
    <w:rsid w:val="00D16FA2"/>
    <w:rsid w:val="00D20954"/>
    <w:rsid w:val="00D21C39"/>
    <w:rsid w:val="00D21FC6"/>
    <w:rsid w:val="00D2243A"/>
    <w:rsid w:val="00D2315A"/>
    <w:rsid w:val="00D25556"/>
    <w:rsid w:val="00D25BD0"/>
    <w:rsid w:val="00D33393"/>
    <w:rsid w:val="00D33D36"/>
    <w:rsid w:val="00D34138"/>
    <w:rsid w:val="00D34D94"/>
    <w:rsid w:val="00D409E2"/>
    <w:rsid w:val="00D41CAC"/>
    <w:rsid w:val="00D427D7"/>
    <w:rsid w:val="00D43558"/>
    <w:rsid w:val="00D44C18"/>
    <w:rsid w:val="00D44E62"/>
    <w:rsid w:val="00D452EE"/>
    <w:rsid w:val="00D45A59"/>
    <w:rsid w:val="00D509A4"/>
    <w:rsid w:val="00D51570"/>
    <w:rsid w:val="00D55507"/>
    <w:rsid w:val="00D556AD"/>
    <w:rsid w:val="00D565A8"/>
    <w:rsid w:val="00D60381"/>
    <w:rsid w:val="00D616DE"/>
    <w:rsid w:val="00D62201"/>
    <w:rsid w:val="00D651D1"/>
    <w:rsid w:val="00D657F8"/>
    <w:rsid w:val="00D707DB"/>
    <w:rsid w:val="00D717BB"/>
    <w:rsid w:val="00D71F38"/>
    <w:rsid w:val="00D7226B"/>
    <w:rsid w:val="00D72707"/>
    <w:rsid w:val="00D73AA8"/>
    <w:rsid w:val="00D75A9C"/>
    <w:rsid w:val="00D83EDB"/>
    <w:rsid w:val="00D90871"/>
    <w:rsid w:val="00D9155F"/>
    <w:rsid w:val="00D9403F"/>
    <w:rsid w:val="00D959B4"/>
    <w:rsid w:val="00D97945"/>
    <w:rsid w:val="00DA232B"/>
    <w:rsid w:val="00DA44DE"/>
    <w:rsid w:val="00DB55D5"/>
    <w:rsid w:val="00DB620A"/>
    <w:rsid w:val="00DC3832"/>
    <w:rsid w:val="00DC7A51"/>
    <w:rsid w:val="00DD1F57"/>
    <w:rsid w:val="00DD3B1E"/>
    <w:rsid w:val="00DD5EE2"/>
    <w:rsid w:val="00DE01F9"/>
    <w:rsid w:val="00DE0491"/>
    <w:rsid w:val="00DE5B5F"/>
    <w:rsid w:val="00DE6CCD"/>
    <w:rsid w:val="00DF6FA4"/>
    <w:rsid w:val="00E00696"/>
    <w:rsid w:val="00E03651"/>
    <w:rsid w:val="00E03808"/>
    <w:rsid w:val="00E05712"/>
    <w:rsid w:val="00E060C2"/>
    <w:rsid w:val="00E06324"/>
    <w:rsid w:val="00E11145"/>
    <w:rsid w:val="00E124CD"/>
    <w:rsid w:val="00E12FB0"/>
    <w:rsid w:val="00E13E22"/>
    <w:rsid w:val="00E14814"/>
    <w:rsid w:val="00E14BB0"/>
    <w:rsid w:val="00E1591B"/>
    <w:rsid w:val="00E16A50"/>
    <w:rsid w:val="00E249D5"/>
    <w:rsid w:val="00E254C4"/>
    <w:rsid w:val="00E26F73"/>
    <w:rsid w:val="00E33457"/>
    <w:rsid w:val="00E33C68"/>
    <w:rsid w:val="00E34EEB"/>
    <w:rsid w:val="00E3687C"/>
    <w:rsid w:val="00E44EB9"/>
    <w:rsid w:val="00E46358"/>
    <w:rsid w:val="00E471DC"/>
    <w:rsid w:val="00E50EB4"/>
    <w:rsid w:val="00E532FC"/>
    <w:rsid w:val="00E559B4"/>
    <w:rsid w:val="00E55BB0"/>
    <w:rsid w:val="00E55E74"/>
    <w:rsid w:val="00E5654A"/>
    <w:rsid w:val="00E567D7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3E4E"/>
    <w:rsid w:val="00E75111"/>
    <w:rsid w:val="00E77296"/>
    <w:rsid w:val="00E87E1A"/>
    <w:rsid w:val="00E93763"/>
    <w:rsid w:val="00E93AA0"/>
    <w:rsid w:val="00E96C4C"/>
    <w:rsid w:val="00E96F59"/>
    <w:rsid w:val="00EA1CCA"/>
    <w:rsid w:val="00EA2AAE"/>
    <w:rsid w:val="00EA2EC0"/>
    <w:rsid w:val="00EA427A"/>
    <w:rsid w:val="00EA723B"/>
    <w:rsid w:val="00EB5085"/>
    <w:rsid w:val="00EB6350"/>
    <w:rsid w:val="00EB6407"/>
    <w:rsid w:val="00EB687A"/>
    <w:rsid w:val="00EC2F62"/>
    <w:rsid w:val="00EC62EB"/>
    <w:rsid w:val="00EC6E9F"/>
    <w:rsid w:val="00EC76D0"/>
    <w:rsid w:val="00ED3B0B"/>
    <w:rsid w:val="00ED44F0"/>
    <w:rsid w:val="00ED4B33"/>
    <w:rsid w:val="00ED7DD6"/>
    <w:rsid w:val="00EE060B"/>
    <w:rsid w:val="00EE14C0"/>
    <w:rsid w:val="00EE15A1"/>
    <w:rsid w:val="00EE18A1"/>
    <w:rsid w:val="00EE2A7C"/>
    <w:rsid w:val="00EE2C42"/>
    <w:rsid w:val="00EE341B"/>
    <w:rsid w:val="00EE4453"/>
    <w:rsid w:val="00EE550C"/>
    <w:rsid w:val="00EE5FCE"/>
    <w:rsid w:val="00EE6BBD"/>
    <w:rsid w:val="00EE6E1E"/>
    <w:rsid w:val="00EE705F"/>
    <w:rsid w:val="00EF0862"/>
    <w:rsid w:val="00EF1462"/>
    <w:rsid w:val="00EF23DF"/>
    <w:rsid w:val="00EF54FD"/>
    <w:rsid w:val="00EF7249"/>
    <w:rsid w:val="00F028D5"/>
    <w:rsid w:val="00F04B64"/>
    <w:rsid w:val="00F04B75"/>
    <w:rsid w:val="00F06B63"/>
    <w:rsid w:val="00F13112"/>
    <w:rsid w:val="00F16FE6"/>
    <w:rsid w:val="00F238BD"/>
    <w:rsid w:val="00F24992"/>
    <w:rsid w:val="00F26AB1"/>
    <w:rsid w:val="00F31E9B"/>
    <w:rsid w:val="00F32F2F"/>
    <w:rsid w:val="00F33F3F"/>
    <w:rsid w:val="00F35BDD"/>
    <w:rsid w:val="00F35D13"/>
    <w:rsid w:val="00F403FD"/>
    <w:rsid w:val="00F405A5"/>
    <w:rsid w:val="00F41E72"/>
    <w:rsid w:val="00F4254B"/>
    <w:rsid w:val="00F45BDF"/>
    <w:rsid w:val="00F461CB"/>
    <w:rsid w:val="00F47450"/>
    <w:rsid w:val="00F50287"/>
    <w:rsid w:val="00F50300"/>
    <w:rsid w:val="00F55F41"/>
    <w:rsid w:val="00F56E39"/>
    <w:rsid w:val="00F57088"/>
    <w:rsid w:val="00F60598"/>
    <w:rsid w:val="00F623E9"/>
    <w:rsid w:val="00F63951"/>
    <w:rsid w:val="00F63C86"/>
    <w:rsid w:val="00F72FEE"/>
    <w:rsid w:val="00F730DE"/>
    <w:rsid w:val="00F73D54"/>
    <w:rsid w:val="00F7435B"/>
    <w:rsid w:val="00F766BE"/>
    <w:rsid w:val="00F77EB9"/>
    <w:rsid w:val="00F802FD"/>
    <w:rsid w:val="00F80635"/>
    <w:rsid w:val="00F81512"/>
    <w:rsid w:val="00F815D1"/>
    <w:rsid w:val="00F81E7E"/>
    <w:rsid w:val="00F81F0F"/>
    <w:rsid w:val="00F825F4"/>
    <w:rsid w:val="00F830F7"/>
    <w:rsid w:val="00F843AA"/>
    <w:rsid w:val="00F84966"/>
    <w:rsid w:val="00F91823"/>
    <w:rsid w:val="00F92AA1"/>
    <w:rsid w:val="00F932DE"/>
    <w:rsid w:val="00F94D03"/>
    <w:rsid w:val="00F963DD"/>
    <w:rsid w:val="00F9641A"/>
    <w:rsid w:val="00F9664C"/>
    <w:rsid w:val="00F97004"/>
    <w:rsid w:val="00FA0169"/>
    <w:rsid w:val="00FA0DA4"/>
    <w:rsid w:val="00FA1362"/>
    <w:rsid w:val="00FA2045"/>
    <w:rsid w:val="00FA6C2C"/>
    <w:rsid w:val="00FA7A66"/>
    <w:rsid w:val="00FB0E23"/>
    <w:rsid w:val="00FB1AA9"/>
    <w:rsid w:val="00FB2170"/>
    <w:rsid w:val="00FB4B5A"/>
    <w:rsid w:val="00FB5963"/>
    <w:rsid w:val="00FB5DAA"/>
    <w:rsid w:val="00FB5DD1"/>
    <w:rsid w:val="00FC04B9"/>
    <w:rsid w:val="00FC161A"/>
    <w:rsid w:val="00FC23C5"/>
    <w:rsid w:val="00FC23D5"/>
    <w:rsid w:val="00FC2DD7"/>
    <w:rsid w:val="00FC4C1A"/>
    <w:rsid w:val="00FC6468"/>
    <w:rsid w:val="00FC679F"/>
    <w:rsid w:val="00FC6D49"/>
    <w:rsid w:val="00FD32AD"/>
    <w:rsid w:val="00FD387F"/>
    <w:rsid w:val="00FD4922"/>
    <w:rsid w:val="00FD58B8"/>
    <w:rsid w:val="00FD6461"/>
    <w:rsid w:val="00FD7E18"/>
    <w:rsid w:val="00FE0281"/>
    <w:rsid w:val="00FE6334"/>
    <w:rsid w:val="00FE7083"/>
    <w:rsid w:val="00FF019F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3D6C6192-033F-46E1-AC29-5239D08F71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A6599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599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6599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6599F"/>
    <w:rPr>
      <w:rFonts w:ascii="Calibri" w:hAnsi="Calibri" w:cs="Calibri"/>
      <w:noProof/>
      <w:color w:val="000000"/>
      <w:sz w:val="24"/>
      <w:szCs w:val="24"/>
    </w:rPr>
  </w:style>
  <w:style w:type="character" w:customStyle="1" w:styleId="fltlft">
    <w:name w:val="fltlft"/>
    <w:basedOn w:val="DefaultParagraphFont"/>
    <w:rsid w:val="00341EBF"/>
  </w:style>
  <w:style w:type="character" w:styleId="LineNumber">
    <w:name w:val="line number"/>
    <w:basedOn w:val="DefaultParagraphFont"/>
    <w:uiPriority w:val="99"/>
    <w:semiHidden/>
    <w:unhideWhenUsed/>
    <w:rsid w:val="003B5B75"/>
  </w:style>
  <w:style w:type="character" w:styleId="UnresolvedMention">
    <w:name w:val="Unresolved Mention"/>
    <w:basedOn w:val="DefaultParagraphFont"/>
    <w:uiPriority w:val="99"/>
    <w:semiHidden/>
    <w:unhideWhenUsed/>
    <w:rsid w:val="003B5B7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034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0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67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924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33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464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39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30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26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662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28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195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70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084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949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834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46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40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248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74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418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331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826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38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8565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25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202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858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565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452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914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583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echambers@bsu.edu" TargetMode="Externa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dabernstein@bsu.edu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tjwater@umich.edu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mailto:readdf@uw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aerichardso3@bsu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8748C5-B724-4BBD-881E-0FC5C07291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4</TotalTime>
  <Pages>10</Pages>
  <Words>7362</Words>
  <Characters>41965</Characters>
  <Application>Microsoft Office Word</Application>
  <DocSecurity>0</DocSecurity>
  <Lines>349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922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Alisha Dsouza</cp:lastModifiedBy>
  <cp:revision>12</cp:revision>
  <cp:lastPrinted>2018-04-10T14:50:00Z</cp:lastPrinted>
  <dcterms:created xsi:type="dcterms:W3CDTF">2018-04-24T19:11:00Z</dcterms:created>
  <dcterms:modified xsi:type="dcterms:W3CDTF">2018-04-26T1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